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B5E13F" w14:textId="3D639967" w:rsidR="00FB1588" w:rsidRDefault="00FB1588" w:rsidP="00FB1588">
      <w:pPr>
        <w:spacing w:line="480" w:lineRule="auto"/>
      </w:pPr>
      <w:bookmarkStart w:id="0" w:name="_GoBack"/>
      <w:bookmarkEnd w:id="0"/>
      <w:r w:rsidRPr="0000023B">
        <w:rPr>
          <w:b/>
        </w:rPr>
        <w:t>Title:</w:t>
      </w:r>
      <w:r>
        <w:t xml:space="preserve"> Correlation of lobar cerebral </w:t>
      </w:r>
      <w:r w:rsidRPr="00C36289">
        <w:t>microbleed</w:t>
      </w:r>
      <w:r>
        <w:t>s with</w:t>
      </w:r>
      <w:r w:rsidRPr="00C36289">
        <w:t xml:space="preserve"> amyloid</w:t>
      </w:r>
      <w:r>
        <w:t xml:space="preserve">, perfusion and metabolism in </w:t>
      </w:r>
      <w:r w:rsidRPr="00C36289">
        <w:t>Alzheimer’s disease</w:t>
      </w:r>
    </w:p>
    <w:p w14:paraId="30AAFCED" w14:textId="77777777" w:rsidR="00FB1588" w:rsidRDefault="00FB1588" w:rsidP="009442B4">
      <w:pPr>
        <w:spacing w:line="480" w:lineRule="auto"/>
        <w:outlineLvl w:val="0"/>
        <w:rPr>
          <w:b/>
        </w:rPr>
      </w:pPr>
    </w:p>
    <w:p w14:paraId="48BF6E44" w14:textId="77777777" w:rsidR="007E1114" w:rsidRDefault="007E1114" w:rsidP="009442B4">
      <w:pPr>
        <w:spacing w:line="480" w:lineRule="auto"/>
        <w:outlineLvl w:val="0"/>
        <w:rPr>
          <w:b/>
        </w:rPr>
      </w:pPr>
      <w:r w:rsidRPr="0000023B">
        <w:rPr>
          <w:b/>
        </w:rPr>
        <w:t>Authors:</w:t>
      </w:r>
    </w:p>
    <w:p w14:paraId="72F60CC1" w14:textId="7A1F50E8" w:rsidR="007E1114" w:rsidRDefault="007E1114" w:rsidP="00330639">
      <w:pPr>
        <w:spacing w:line="480" w:lineRule="auto"/>
        <w:rPr>
          <w:vertAlign w:val="superscript"/>
        </w:rPr>
      </w:pPr>
      <w:r>
        <w:t xml:space="preserve">Nasim Sheikh-Bahaei, MD MRCP </w:t>
      </w:r>
      <w:proofErr w:type="spellStart"/>
      <w:r>
        <w:t>FRCR</w:t>
      </w:r>
      <w:r>
        <w:rPr>
          <w:vertAlign w:val="superscript"/>
        </w:rPr>
        <w:t>a</w:t>
      </w:r>
      <w:proofErr w:type="spellEnd"/>
      <w:r w:rsidR="00222D9F">
        <w:rPr>
          <w:vertAlign w:val="superscript"/>
        </w:rPr>
        <w:t>*</w:t>
      </w:r>
      <w:r>
        <w:t xml:space="preserve">, </w:t>
      </w:r>
      <w:proofErr w:type="spellStart"/>
      <w:r>
        <w:t>Roido</w:t>
      </w:r>
      <w:proofErr w:type="spellEnd"/>
      <w:r>
        <w:t xml:space="preserve"> </w:t>
      </w:r>
      <w:proofErr w:type="spellStart"/>
      <w:r>
        <w:t>Manavaki</w:t>
      </w:r>
      <w:proofErr w:type="spellEnd"/>
      <w:r>
        <w:t xml:space="preserve"> </w:t>
      </w:r>
      <w:proofErr w:type="spellStart"/>
      <w:r>
        <w:t>PhD</w:t>
      </w:r>
      <w:r>
        <w:rPr>
          <w:vertAlign w:val="superscript"/>
        </w:rPr>
        <w:t>a</w:t>
      </w:r>
      <w:proofErr w:type="spellEnd"/>
      <w:r>
        <w:t xml:space="preserve">, S. Ahmad </w:t>
      </w:r>
      <w:proofErr w:type="spellStart"/>
      <w:r>
        <w:t>Sajjadi</w:t>
      </w:r>
      <w:proofErr w:type="spellEnd"/>
      <w:r>
        <w:t xml:space="preserve"> MD PhD </w:t>
      </w:r>
      <w:proofErr w:type="spellStart"/>
      <w:r>
        <w:t>MRCP</w:t>
      </w:r>
      <w:r>
        <w:rPr>
          <w:vertAlign w:val="superscript"/>
        </w:rPr>
        <w:t>b</w:t>
      </w:r>
      <w:proofErr w:type="spellEnd"/>
      <w:r>
        <w:t xml:space="preserve">, Andrew N. Priest DPhil </w:t>
      </w:r>
      <w:proofErr w:type="spellStart"/>
      <w:r>
        <w:t>MIPEM</w:t>
      </w:r>
      <w:r>
        <w:rPr>
          <w:vertAlign w:val="superscript"/>
        </w:rPr>
        <w:t>c</w:t>
      </w:r>
      <w:proofErr w:type="spellEnd"/>
      <w:r>
        <w:t xml:space="preserve">, John T. O’Brien </w:t>
      </w:r>
      <w:proofErr w:type="spellStart"/>
      <w:r>
        <w:t>FRCPsych</w:t>
      </w:r>
      <w:proofErr w:type="spellEnd"/>
      <w:r>
        <w:t xml:space="preserve"> </w:t>
      </w:r>
      <w:proofErr w:type="spellStart"/>
      <w:r>
        <w:t>FMedSci</w:t>
      </w:r>
      <w:r>
        <w:rPr>
          <w:vertAlign w:val="superscript"/>
        </w:rPr>
        <w:t>d</w:t>
      </w:r>
      <w:proofErr w:type="spellEnd"/>
      <w:r>
        <w:t xml:space="preserve">, Jonathan H. Gillard BS MD FRCP FRCR </w:t>
      </w:r>
      <w:proofErr w:type="spellStart"/>
      <w:r>
        <w:t>MBA</w:t>
      </w:r>
      <w:r>
        <w:rPr>
          <w:vertAlign w:val="superscript"/>
        </w:rPr>
        <w:t>a</w:t>
      </w:r>
      <w:proofErr w:type="spellEnd"/>
    </w:p>
    <w:p w14:paraId="64543116" w14:textId="77777777" w:rsidR="007E1114" w:rsidRDefault="007E1114" w:rsidP="00330639">
      <w:pPr>
        <w:spacing w:line="480" w:lineRule="auto"/>
      </w:pPr>
    </w:p>
    <w:p w14:paraId="0CEC0544" w14:textId="77777777" w:rsidR="007E1114" w:rsidRDefault="007E1114" w:rsidP="00330639">
      <w:pPr>
        <w:spacing w:line="480" w:lineRule="auto"/>
      </w:pPr>
    </w:p>
    <w:p w14:paraId="4D33F15E" w14:textId="4FED138A" w:rsidR="00926DE9" w:rsidRDefault="00926DE9" w:rsidP="00330639">
      <w:pPr>
        <w:spacing w:line="480" w:lineRule="auto"/>
      </w:pPr>
      <w:proofErr w:type="gramStart"/>
      <w:r>
        <w:rPr>
          <w:vertAlign w:val="superscript"/>
        </w:rPr>
        <w:t>a</w:t>
      </w:r>
      <w:proofErr w:type="gramEnd"/>
      <w:r>
        <w:t xml:space="preserve">: Department of Radiology, University of Cambridge School of Clinical Medicine, Cambridge, CB2 0QQ, UK. </w:t>
      </w:r>
      <w:proofErr w:type="gramStart"/>
      <w:r>
        <w:rPr>
          <w:vertAlign w:val="superscript"/>
        </w:rPr>
        <w:t>b</w:t>
      </w:r>
      <w:proofErr w:type="gramEnd"/>
      <w:r>
        <w:rPr>
          <w:vertAlign w:val="superscript"/>
        </w:rPr>
        <w:t xml:space="preserve">: </w:t>
      </w:r>
      <w:r>
        <w:t xml:space="preserve">Department of Neurology, University of California Irvine, California, 92620, USA. </w:t>
      </w:r>
      <w:proofErr w:type="gramStart"/>
      <w:r>
        <w:rPr>
          <w:vertAlign w:val="superscript"/>
        </w:rPr>
        <w:t>c</w:t>
      </w:r>
      <w:proofErr w:type="gramEnd"/>
      <w:r>
        <w:rPr>
          <w:vertAlign w:val="superscript"/>
        </w:rPr>
        <w:t xml:space="preserve">: </w:t>
      </w:r>
      <w:r w:rsidR="002C16FC">
        <w:t xml:space="preserve">Department of </w:t>
      </w:r>
      <w:r>
        <w:t xml:space="preserve">Radiology, Cambridge University Hospitals, Cambridge, CB2 0QQ, UK. </w:t>
      </w:r>
      <w:proofErr w:type="gramStart"/>
      <w:r>
        <w:rPr>
          <w:vertAlign w:val="superscript"/>
        </w:rPr>
        <w:t>d</w:t>
      </w:r>
      <w:proofErr w:type="gramEnd"/>
      <w:r>
        <w:rPr>
          <w:vertAlign w:val="superscript"/>
        </w:rPr>
        <w:t xml:space="preserve">: </w:t>
      </w:r>
      <w:r>
        <w:t xml:space="preserve">Department of Psychiatry, University of Cambridge School of Clinical Medicine, Cambridge, CB2 0QQ, UK. </w:t>
      </w:r>
    </w:p>
    <w:p w14:paraId="5CBF93D7" w14:textId="77777777" w:rsidR="00926DE9" w:rsidRDefault="00926DE9" w:rsidP="00330639">
      <w:pPr>
        <w:spacing w:line="480" w:lineRule="auto"/>
      </w:pPr>
    </w:p>
    <w:p w14:paraId="7AF23836" w14:textId="6D5190B9" w:rsidR="007E1114" w:rsidRPr="00473F24" w:rsidRDefault="00473F24" w:rsidP="009442B4">
      <w:pPr>
        <w:spacing w:line="480" w:lineRule="auto"/>
        <w:outlineLvl w:val="0"/>
      </w:pPr>
      <w:r w:rsidRPr="00473F24">
        <w:rPr>
          <w:b/>
        </w:rPr>
        <w:t xml:space="preserve">Running title: </w:t>
      </w:r>
      <w:r>
        <w:t xml:space="preserve">Lobar microbleeds and Alzheimer’s disease </w:t>
      </w:r>
    </w:p>
    <w:p w14:paraId="396373A4" w14:textId="77777777" w:rsidR="001C500F" w:rsidRDefault="001C500F" w:rsidP="00330639">
      <w:pPr>
        <w:spacing w:line="480" w:lineRule="auto"/>
      </w:pPr>
    </w:p>
    <w:p w14:paraId="37583684" w14:textId="1E6FD948" w:rsidR="007E1114" w:rsidRDefault="00222D9F" w:rsidP="00330639">
      <w:pPr>
        <w:spacing w:line="480" w:lineRule="auto"/>
      </w:pPr>
      <w:r>
        <w:rPr>
          <w:vertAlign w:val="superscript"/>
        </w:rPr>
        <w:t>*</w:t>
      </w:r>
      <w:r w:rsidR="00663128">
        <w:t>Corresponding author:</w:t>
      </w:r>
    </w:p>
    <w:p w14:paraId="68CADDC6" w14:textId="7C660750" w:rsidR="00663128" w:rsidRDefault="00663128" w:rsidP="009442B4">
      <w:pPr>
        <w:spacing w:line="480" w:lineRule="auto"/>
        <w:outlineLvl w:val="0"/>
      </w:pPr>
      <w:r>
        <w:t>Nasim Sheikh-Bahaei</w:t>
      </w:r>
    </w:p>
    <w:p w14:paraId="3DA4F55F" w14:textId="7FEBB8E3" w:rsidR="00663128" w:rsidRDefault="00222D9F" w:rsidP="00330639">
      <w:pPr>
        <w:spacing w:line="480" w:lineRule="auto"/>
      </w:pPr>
      <w:r>
        <w:t xml:space="preserve">Mailing address: </w:t>
      </w:r>
      <w:r w:rsidR="00663128">
        <w:t xml:space="preserve">51 Peppermint, Irvine, CA, 92620, </w:t>
      </w:r>
      <w:proofErr w:type="gramStart"/>
      <w:r w:rsidR="00663128">
        <w:t>USA</w:t>
      </w:r>
      <w:proofErr w:type="gramEnd"/>
    </w:p>
    <w:p w14:paraId="40E16C15" w14:textId="22FC273D" w:rsidR="00663128" w:rsidRDefault="00663128" w:rsidP="00330639">
      <w:pPr>
        <w:spacing w:line="480" w:lineRule="auto"/>
      </w:pPr>
      <w:r>
        <w:t>Telephone: +1 949 7714040</w:t>
      </w:r>
    </w:p>
    <w:p w14:paraId="4E303AEC" w14:textId="7773BA32" w:rsidR="007E1114" w:rsidRDefault="00294CF0" w:rsidP="00330639">
      <w:pPr>
        <w:spacing w:line="480" w:lineRule="auto"/>
      </w:pPr>
      <w:r>
        <w:t>E</w:t>
      </w:r>
      <w:r w:rsidR="00663128">
        <w:t>mail:</w:t>
      </w:r>
      <w:r w:rsidR="00330639">
        <w:t xml:space="preserve"> </w:t>
      </w:r>
      <w:r w:rsidR="00663128">
        <w:t>nasim_sh@me.com</w:t>
      </w:r>
    </w:p>
    <w:p w14:paraId="525492F5" w14:textId="77777777" w:rsidR="005A4125" w:rsidRDefault="005A4125" w:rsidP="00330639">
      <w:pPr>
        <w:spacing w:line="480" w:lineRule="auto"/>
      </w:pPr>
    </w:p>
    <w:p w14:paraId="60504D99" w14:textId="77777777" w:rsidR="007E1114" w:rsidRDefault="007E1114"/>
    <w:p w14:paraId="5FC0434A" w14:textId="77777777" w:rsidR="00294CF0" w:rsidRDefault="00294CF0" w:rsidP="009442B4">
      <w:pPr>
        <w:spacing w:line="480" w:lineRule="auto"/>
        <w:outlineLvl w:val="0"/>
        <w:rPr>
          <w:b/>
        </w:rPr>
      </w:pPr>
    </w:p>
    <w:p w14:paraId="7FAF5EC9" w14:textId="5ACF97BA" w:rsidR="00473F24" w:rsidRDefault="00473F24" w:rsidP="009442B4">
      <w:pPr>
        <w:spacing w:line="480" w:lineRule="auto"/>
        <w:outlineLvl w:val="0"/>
        <w:rPr>
          <w:b/>
        </w:rPr>
      </w:pPr>
      <w:r>
        <w:rPr>
          <w:b/>
        </w:rPr>
        <w:lastRenderedPageBreak/>
        <w:t>Authorship:</w:t>
      </w:r>
    </w:p>
    <w:p w14:paraId="29B1ACC1" w14:textId="307D23D9" w:rsidR="00473F24" w:rsidRDefault="00473F24" w:rsidP="00D92AF4">
      <w:pPr>
        <w:spacing w:line="480" w:lineRule="auto"/>
      </w:pPr>
      <w:r>
        <w:t>NSB, RM, SAS, ANP, J</w:t>
      </w:r>
      <w:r w:rsidR="00385636">
        <w:t xml:space="preserve">TO and </w:t>
      </w:r>
      <w:r>
        <w:t>JHG contributed to conception and design of study</w:t>
      </w:r>
    </w:p>
    <w:p w14:paraId="412268AB" w14:textId="77777777" w:rsidR="00385636" w:rsidRDefault="00473F24" w:rsidP="00D92AF4">
      <w:pPr>
        <w:spacing w:line="480" w:lineRule="auto"/>
      </w:pPr>
      <w:r>
        <w:t>NSB, RM, SAS and ANP contrib</w:t>
      </w:r>
      <w:r w:rsidR="00385636">
        <w:t>uted in the data acquisition, analysis and interpretation of data and drafting the manuscript</w:t>
      </w:r>
    </w:p>
    <w:p w14:paraId="73814E18" w14:textId="3C57690C" w:rsidR="00473F24" w:rsidRDefault="00385636" w:rsidP="00D92AF4">
      <w:pPr>
        <w:spacing w:line="480" w:lineRule="auto"/>
      </w:pPr>
      <w:r>
        <w:t>NSB, RM, SAS, ANP, JTO and JHG contributed in revising and editing the manuscript and final approval of the version to be published</w:t>
      </w:r>
    </w:p>
    <w:p w14:paraId="220BDE2F" w14:textId="77777777" w:rsidR="00385636" w:rsidRDefault="00385636" w:rsidP="00D92AF4">
      <w:pPr>
        <w:spacing w:line="480" w:lineRule="auto"/>
      </w:pPr>
    </w:p>
    <w:p w14:paraId="0065BF24" w14:textId="77777777" w:rsidR="00385636" w:rsidRDefault="00385636" w:rsidP="00D92AF4">
      <w:pPr>
        <w:spacing w:line="480" w:lineRule="auto"/>
      </w:pPr>
    </w:p>
    <w:p w14:paraId="5A626A05" w14:textId="77777777" w:rsidR="00385636" w:rsidRPr="00473F24" w:rsidRDefault="00385636" w:rsidP="00D92AF4">
      <w:pPr>
        <w:spacing w:line="480" w:lineRule="auto"/>
      </w:pPr>
    </w:p>
    <w:p w14:paraId="05D44753" w14:textId="77777777" w:rsidR="00473F24" w:rsidRDefault="00473F24" w:rsidP="00D92AF4">
      <w:pPr>
        <w:spacing w:line="480" w:lineRule="auto"/>
        <w:rPr>
          <w:b/>
        </w:rPr>
      </w:pPr>
    </w:p>
    <w:p w14:paraId="3BC0E9D5" w14:textId="77777777" w:rsidR="00473F24" w:rsidRDefault="00473F24" w:rsidP="00D92AF4">
      <w:pPr>
        <w:spacing w:line="480" w:lineRule="auto"/>
        <w:rPr>
          <w:b/>
        </w:rPr>
      </w:pPr>
    </w:p>
    <w:p w14:paraId="72D7706F" w14:textId="77777777" w:rsidR="00473F24" w:rsidRDefault="00473F24" w:rsidP="00D92AF4">
      <w:pPr>
        <w:spacing w:line="480" w:lineRule="auto"/>
        <w:rPr>
          <w:b/>
        </w:rPr>
      </w:pPr>
    </w:p>
    <w:p w14:paraId="4E014D48" w14:textId="77777777" w:rsidR="00473F24" w:rsidRDefault="00473F24" w:rsidP="00D92AF4">
      <w:pPr>
        <w:spacing w:line="480" w:lineRule="auto"/>
        <w:rPr>
          <w:b/>
        </w:rPr>
      </w:pPr>
    </w:p>
    <w:p w14:paraId="22FE9FD8" w14:textId="77777777" w:rsidR="00473F24" w:rsidRDefault="00473F24" w:rsidP="00D92AF4">
      <w:pPr>
        <w:spacing w:line="480" w:lineRule="auto"/>
        <w:rPr>
          <w:b/>
        </w:rPr>
      </w:pPr>
    </w:p>
    <w:p w14:paraId="1D46EF66" w14:textId="77777777" w:rsidR="00473F24" w:rsidRDefault="00473F24" w:rsidP="00D92AF4">
      <w:pPr>
        <w:spacing w:line="480" w:lineRule="auto"/>
        <w:rPr>
          <w:b/>
        </w:rPr>
      </w:pPr>
    </w:p>
    <w:p w14:paraId="455ACBEF" w14:textId="77777777" w:rsidR="00473F24" w:rsidRDefault="00473F24" w:rsidP="00D92AF4">
      <w:pPr>
        <w:spacing w:line="480" w:lineRule="auto"/>
        <w:rPr>
          <w:b/>
        </w:rPr>
      </w:pPr>
    </w:p>
    <w:p w14:paraId="474E6C49" w14:textId="77777777" w:rsidR="00473F24" w:rsidRDefault="00473F24" w:rsidP="00D92AF4">
      <w:pPr>
        <w:spacing w:line="480" w:lineRule="auto"/>
        <w:rPr>
          <w:b/>
        </w:rPr>
      </w:pPr>
    </w:p>
    <w:p w14:paraId="269D0BE8" w14:textId="77777777" w:rsidR="00473F24" w:rsidRDefault="00473F24" w:rsidP="00D92AF4">
      <w:pPr>
        <w:spacing w:line="480" w:lineRule="auto"/>
        <w:rPr>
          <w:b/>
        </w:rPr>
      </w:pPr>
    </w:p>
    <w:p w14:paraId="71DE7F85" w14:textId="77777777" w:rsidR="00473F24" w:rsidRDefault="00473F24" w:rsidP="00D92AF4">
      <w:pPr>
        <w:spacing w:line="480" w:lineRule="auto"/>
        <w:rPr>
          <w:b/>
        </w:rPr>
      </w:pPr>
    </w:p>
    <w:p w14:paraId="7FCF1304" w14:textId="77777777" w:rsidR="00473F24" w:rsidRDefault="00473F24" w:rsidP="00D92AF4">
      <w:pPr>
        <w:spacing w:line="480" w:lineRule="auto"/>
        <w:rPr>
          <w:b/>
        </w:rPr>
      </w:pPr>
    </w:p>
    <w:p w14:paraId="46196A7A" w14:textId="77777777" w:rsidR="00473F24" w:rsidRDefault="00473F24" w:rsidP="00D92AF4">
      <w:pPr>
        <w:spacing w:line="480" w:lineRule="auto"/>
        <w:rPr>
          <w:b/>
        </w:rPr>
      </w:pPr>
    </w:p>
    <w:p w14:paraId="5816A50F" w14:textId="77777777" w:rsidR="00473F24" w:rsidRDefault="00473F24" w:rsidP="00D92AF4">
      <w:pPr>
        <w:spacing w:line="480" w:lineRule="auto"/>
        <w:rPr>
          <w:b/>
        </w:rPr>
      </w:pPr>
    </w:p>
    <w:p w14:paraId="77C70903" w14:textId="77777777" w:rsidR="00473F24" w:rsidRDefault="00473F24" w:rsidP="00D92AF4">
      <w:pPr>
        <w:spacing w:line="480" w:lineRule="auto"/>
        <w:rPr>
          <w:b/>
        </w:rPr>
      </w:pPr>
    </w:p>
    <w:p w14:paraId="318B9E4A" w14:textId="77777777" w:rsidR="001138FB" w:rsidRDefault="001138FB" w:rsidP="00D92AF4">
      <w:pPr>
        <w:spacing w:line="480" w:lineRule="auto"/>
        <w:rPr>
          <w:b/>
        </w:rPr>
      </w:pPr>
    </w:p>
    <w:p w14:paraId="54445BD1" w14:textId="77777777" w:rsidR="001138FB" w:rsidRDefault="001138FB" w:rsidP="00D92AF4">
      <w:pPr>
        <w:spacing w:line="480" w:lineRule="auto"/>
        <w:rPr>
          <w:b/>
        </w:rPr>
      </w:pPr>
    </w:p>
    <w:p w14:paraId="16A3AF7C" w14:textId="5D834015" w:rsidR="007E1114" w:rsidRPr="00D92AF4" w:rsidRDefault="00D92AF4" w:rsidP="009442B4">
      <w:pPr>
        <w:spacing w:line="480" w:lineRule="auto"/>
        <w:outlineLvl w:val="0"/>
        <w:rPr>
          <w:b/>
        </w:rPr>
      </w:pPr>
      <w:r>
        <w:rPr>
          <w:b/>
        </w:rPr>
        <w:lastRenderedPageBreak/>
        <w:t xml:space="preserve">Abstract: </w:t>
      </w:r>
    </w:p>
    <w:p w14:paraId="40800978" w14:textId="77777777" w:rsidR="008121A3" w:rsidRDefault="008121A3" w:rsidP="008565FC">
      <w:pPr>
        <w:spacing w:line="480" w:lineRule="auto"/>
        <w:jc w:val="both"/>
      </w:pPr>
      <w:r>
        <w:rPr>
          <w:b/>
        </w:rPr>
        <w:t>Background</w:t>
      </w:r>
      <w:r w:rsidR="00D92AF4" w:rsidRPr="00B46B2F">
        <w:rPr>
          <w:b/>
        </w:rPr>
        <w:t>:</w:t>
      </w:r>
      <w:r w:rsidR="00D92AF4" w:rsidRPr="00B46B2F">
        <w:t xml:space="preserve"> </w:t>
      </w:r>
      <w:r w:rsidR="00B46B2F">
        <w:t xml:space="preserve">Despite </w:t>
      </w:r>
      <w:r w:rsidR="00DD1F91">
        <w:t>the well-documented</w:t>
      </w:r>
      <w:r w:rsidR="00B46B2F">
        <w:t xml:space="preserve"> relationship between lobar CMBs (lCMB) and </w:t>
      </w:r>
      <w:r w:rsidR="008764D1" w:rsidRPr="00B46B2F">
        <w:t xml:space="preserve">Alzheimer’s </w:t>
      </w:r>
      <w:r w:rsidR="00B46B2F">
        <w:t>disease</w:t>
      </w:r>
      <w:r w:rsidR="00B86166">
        <w:t xml:space="preserve"> (AD)</w:t>
      </w:r>
      <w:r w:rsidR="00B46B2F">
        <w:t xml:space="preserve">, there is limited knowledge about </w:t>
      </w:r>
      <w:r w:rsidR="00DD1F91">
        <w:t xml:space="preserve">the </w:t>
      </w:r>
      <w:r w:rsidR="007F5D6D">
        <w:t xml:space="preserve">role of lCMB in AD pathology. </w:t>
      </w:r>
    </w:p>
    <w:p w14:paraId="49815664" w14:textId="065F9AB1" w:rsidR="00D92AF4" w:rsidRPr="00B46B2F" w:rsidRDefault="008121A3" w:rsidP="008565FC">
      <w:pPr>
        <w:spacing w:line="480" w:lineRule="auto"/>
        <w:jc w:val="both"/>
      </w:pPr>
      <w:r w:rsidRPr="008121A3">
        <w:rPr>
          <w:b/>
        </w:rPr>
        <w:t>Objective:</w:t>
      </w:r>
      <w:r>
        <w:t xml:space="preserve"> </w:t>
      </w:r>
      <w:r w:rsidR="007F5D6D">
        <w:t xml:space="preserve">To </w:t>
      </w:r>
      <w:r w:rsidR="00193952">
        <w:t xml:space="preserve">understand the </w:t>
      </w:r>
      <w:r w:rsidR="00B46B2F">
        <w:t>nature of this relationship</w:t>
      </w:r>
      <w:r w:rsidR="007F5D6D">
        <w:t>, w</w:t>
      </w:r>
      <w:r w:rsidR="00B63914">
        <w:t xml:space="preserve">e </w:t>
      </w:r>
      <w:r w:rsidR="00B46B2F">
        <w:t>investigate</w:t>
      </w:r>
      <w:r w:rsidR="00B63914">
        <w:t>d</w:t>
      </w:r>
      <w:r w:rsidR="00B46B2F">
        <w:t xml:space="preserve"> the association</w:t>
      </w:r>
      <w:r w:rsidR="00B86166">
        <w:t xml:space="preserve"> between lCMB</w:t>
      </w:r>
      <w:r w:rsidR="008340FD">
        <w:t xml:space="preserve">, </w:t>
      </w:r>
      <w:r w:rsidR="00F66457">
        <w:t>amyloid load,</w:t>
      </w:r>
      <w:r w:rsidR="00B46B2F">
        <w:t xml:space="preserve"> </w:t>
      </w:r>
      <w:r w:rsidR="00250AA7">
        <w:t>perfusion and metabolism</w:t>
      </w:r>
      <w:r w:rsidR="00F66457">
        <w:t xml:space="preserve">. </w:t>
      </w:r>
    </w:p>
    <w:p w14:paraId="33EB29CD" w14:textId="3C022787" w:rsidR="00D92AF4" w:rsidRPr="00F66457" w:rsidRDefault="008121A3" w:rsidP="008565FC">
      <w:pPr>
        <w:spacing w:line="480" w:lineRule="auto"/>
        <w:jc w:val="both"/>
      </w:pPr>
      <w:r>
        <w:rPr>
          <w:b/>
        </w:rPr>
        <w:t>Methods</w:t>
      </w:r>
      <w:r w:rsidR="00D92AF4">
        <w:rPr>
          <w:b/>
        </w:rPr>
        <w:t>:</w:t>
      </w:r>
      <w:r w:rsidR="00F66457">
        <w:t xml:space="preserve"> Participants with AD, </w:t>
      </w:r>
      <w:r w:rsidR="00EB0B4A">
        <w:t>m</w:t>
      </w:r>
      <w:r w:rsidR="00F66457">
        <w:t>ild cognitive impairment (MCI) and healthy controls were recr</w:t>
      </w:r>
      <w:r w:rsidR="00250AA7">
        <w:t xml:space="preserve">uited and </w:t>
      </w:r>
      <w:r w:rsidR="00DD1F91">
        <w:t>scann</w:t>
      </w:r>
      <w:r w:rsidR="00250AA7">
        <w:t xml:space="preserve">ed with </w:t>
      </w:r>
      <w:r w:rsidR="00FF4203">
        <w:rPr>
          <w:vertAlign w:val="superscript"/>
        </w:rPr>
        <w:t>11</w:t>
      </w:r>
      <w:r w:rsidR="00FF4203">
        <w:t>C-</w:t>
      </w:r>
      <w:r w:rsidR="00250AA7">
        <w:t>Pittsburg-</w:t>
      </w:r>
      <w:r w:rsidR="00F66457">
        <w:t>Compound B (PiB)</w:t>
      </w:r>
      <w:r w:rsidR="00250AA7">
        <w:t xml:space="preserve">, </w:t>
      </w:r>
      <w:r>
        <w:t>Fluorodeoxyglucose</w:t>
      </w:r>
      <w:r w:rsidR="001138FB">
        <w:t xml:space="preserve"> </w:t>
      </w:r>
      <w:r w:rsidR="00F66457">
        <w:t>(FDG)</w:t>
      </w:r>
      <w:r w:rsidR="008340FD">
        <w:t xml:space="preserve"> </w:t>
      </w:r>
      <w:r w:rsidR="001138FB">
        <w:t>PET</w:t>
      </w:r>
      <w:r w:rsidR="00250AA7">
        <w:t xml:space="preserve"> and susceptibility-weighted</w:t>
      </w:r>
      <w:r w:rsidR="00D348A8">
        <w:t xml:space="preserve"> MRI</w:t>
      </w:r>
      <w:r w:rsidR="006B1B16">
        <w:t>.</w:t>
      </w:r>
      <w:r w:rsidR="008565FC">
        <w:t xml:space="preserve"> Early PiB-PET</w:t>
      </w:r>
      <w:r w:rsidR="006B1B16">
        <w:t xml:space="preserve"> </w:t>
      </w:r>
      <w:r w:rsidR="008340FD">
        <w:t xml:space="preserve">frames </w:t>
      </w:r>
      <w:r w:rsidR="006B1B16">
        <w:t xml:space="preserve">were used </w:t>
      </w:r>
      <w:r w:rsidR="009D13F9">
        <w:t xml:space="preserve">to estimate </w:t>
      </w:r>
      <w:r w:rsidR="006B1B16">
        <w:t>perfu</w:t>
      </w:r>
      <w:r w:rsidR="00250AA7">
        <w:t>sion</w:t>
      </w:r>
      <w:r w:rsidR="006B1B16">
        <w:t xml:space="preserve">. The </w:t>
      </w:r>
      <w:r w:rsidR="008565FC">
        <w:t>association between lCMB and PET uptake in each anatomical lobe was</w:t>
      </w:r>
      <w:r w:rsidR="00B63914">
        <w:t xml:space="preserve"> measured using multiple regression models. </w:t>
      </w:r>
    </w:p>
    <w:p w14:paraId="66424F1C" w14:textId="219ABFB2" w:rsidR="00D92AF4" w:rsidRPr="00B63914" w:rsidRDefault="008121A3" w:rsidP="008565FC">
      <w:pPr>
        <w:spacing w:line="480" w:lineRule="auto"/>
        <w:jc w:val="both"/>
      </w:pPr>
      <w:r>
        <w:rPr>
          <w:b/>
        </w:rPr>
        <w:t>Results</w:t>
      </w:r>
      <w:r w:rsidR="00D92AF4" w:rsidRPr="00B63914">
        <w:rPr>
          <w:b/>
        </w:rPr>
        <w:t>:</w:t>
      </w:r>
      <w:r w:rsidR="00250AA7">
        <w:t xml:space="preserve"> </w:t>
      </w:r>
      <w:r w:rsidR="002113C5">
        <w:t>The p</w:t>
      </w:r>
      <w:r w:rsidR="00DD1F91">
        <w:t xml:space="preserve">resence of </w:t>
      </w:r>
      <w:r w:rsidR="00250AA7">
        <w:t xml:space="preserve">lCMB </w:t>
      </w:r>
      <w:r w:rsidR="00DD1F91">
        <w:t>predicted</w:t>
      </w:r>
      <w:r w:rsidR="00250AA7">
        <w:t xml:space="preserve"> </w:t>
      </w:r>
      <w:r w:rsidR="00DD1F91">
        <w:t xml:space="preserve">increased </w:t>
      </w:r>
      <w:r w:rsidR="00250AA7">
        <w:t>total (p&lt;0.001) an</w:t>
      </w:r>
      <w:r w:rsidR="009D13F9">
        <w:t>d regional (p=0.0</w:t>
      </w:r>
      <w:r w:rsidR="00690FAA">
        <w:t>002</w:t>
      </w:r>
      <w:r w:rsidR="009D13F9">
        <w:t>) PiB uptake</w:t>
      </w:r>
      <w:r w:rsidR="00DD1F91">
        <w:t>,</w:t>
      </w:r>
      <w:r w:rsidR="009D13F9">
        <w:t xml:space="preserve"> </w:t>
      </w:r>
      <w:r w:rsidR="008340FD">
        <w:t>a</w:t>
      </w:r>
      <w:r w:rsidR="001138FB">
        <w:t>s well as</w:t>
      </w:r>
      <w:r w:rsidR="005C22E8">
        <w:t xml:space="preserve"> </w:t>
      </w:r>
      <w:r w:rsidR="00DD1F91">
        <w:t>decreased</w:t>
      </w:r>
      <w:r w:rsidR="00250AA7">
        <w:t xml:space="preserve"> cerebral perfusi</w:t>
      </w:r>
      <w:r w:rsidR="009D13F9">
        <w:t>on (p=0.0</w:t>
      </w:r>
      <w:r w:rsidR="00690FAA">
        <w:t>3</w:t>
      </w:r>
      <w:r w:rsidR="009D13F9">
        <w:t>). Cases with</w:t>
      </w:r>
      <w:r w:rsidR="00250AA7">
        <w:t xml:space="preserve"> lCMB had hypometabolism in the</w:t>
      </w:r>
      <w:r w:rsidR="008565FC">
        <w:t>ir</w:t>
      </w:r>
      <w:r w:rsidR="00250AA7">
        <w:t xml:space="preserve"> temporal lobe (p=0.04).  </w:t>
      </w:r>
    </w:p>
    <w:p w14:paraId="303E54EB" w14:textId="77777777" w:rsidR="008121A3" w:rsidRDefault="008121A3" w:rsidP="008121A3">
      <w:pPr>
        <w:spacing w:line="480" w:lineRule="auto"/>
        <w:jc w:val="both"/>
      </w:pPr>
      <w:r>
        <w:rPr>
          <w:b/>
        </w:rPr>
        <w:t>Conclusion</w:t>
      </w:r>
      <w:r w:rsidR="00D92AF4">
        <w:rPr>
          <w:b/>
        </w:rPr>
        <w:t>:</w:t>
      </w:r>
      <w:r w:rsidR="009D13F9">
        <w:rPr>
          <w:b/>
        </w:rPr>
        <w:t xml:space="preserve"> </w:t>
      </w:r>
      <w:r w:rsidR="00DD1F91" w:rsidRPr="007F5D6D">
        <w:t xml:space="preserve">There </w:t>
      </w:r>
      <w:r w:rsidR="0093143B">
        <w:t>are</w:t>
      </w:r>
      <w:r w:rsidR="00DD1F91" w:rsidRPr="007F5D6D">
        <w:t xml:space="preserve"> significant relationship</w:t>
      </w:r>
      <w:r w:rsidR="0093143B">
        <w:t>s</w:t>
      </w:r>
      <w:r w:rsidR="00DD1F91" w:rsidRPr="007F5D6D">
        <w:t xml:space="preserve"> between</w:t>
      </w:r>
      <w:r w:rsidR="00DD1F91">
        <w:rPr>
          <w:b/>
        </w:rPr>
        <w:t xml:space="preserve"> </w:t>
      </w:r>
      <w:proofErr w:type="spellStart"/>
      <w:r w:rsidR="009D13F9">
        <w:t>lCMBs</w:t>
      </w:r>
      <w:proofErr w:type="spellEnd"/>
      <w:r w:rsidR="009D13F9">
        <w:t xml:space="preserve"> </w:t>
      </w:r>
      <w:r w:rsidR="00DD1F91">
        <w:t>and various markers of</w:t>
      </w:r>
      <w:r w:rsidR="008565FC">
        <w:t xml:space="preserve"> AD pathology. </w:t>
      </w:r>
      <w:proofErr w:type="gramStart"/>
      <w:r w:rsidR="00DD1F91">
        <w:t>lCMB</w:t>
      </w:r>
      <w:proofErr w:type="gramEnd"/>
      <w:r w:rsidR="008565FC">
        <w:t xml:space="preserve"> has</w:t>
      </w:r>
      <w:r w:rsidR="009D13F9">
        <w:t xml:space="preserve"> </w:t>
      </w:r>
      <w:r w:rsidR="002B79AB">
        <w:t xml:space="preserve">a </w:t>
      </w:r>
      <w:r w:rsidR="009D13F9">
        <w:t>spatial association with A</w:t>
      </w:r>
      <w:r w:rsidR="008565FC">
        <w:rPr>
          <w:rFonts w:ascii="Symbol" w:hAnsi="Symbol"/>
        </w:rPr>
        <w:t></w:t>
      </w:r>
      <w:r w:rsidR="008565FC">
        <w:rPr>
          <w:rFonts w:ascii="Symbol" w:hAnsi="Symbol"/>
        </w:rPr>
        <w:t></w:t>
      </w:r>
      <w:r w:rsidR="008565FC">
        <w:t>load and</w:t>
      </w:r>
      <w:r w:rsidR="009D13F9">
        <w:t xml:space="preserve"> </w:t>
      </w:r>
      <w:r w:rsidR="002B79AB">
        <w:t xml:space="preserve">a </w:t>
      </w:r>
      <w:r w:rsidR="009D13F9">
        <w:t xml:space="preserve">complex effect on perfusion and metabolism. </w:t>
      </w:r>
    </w:p>
    <w:p w14:paraId="2B6D33AD" w14:textId="77777777" w:rsidR="008121A3" w:rsidRDefault="008121A3" w:rsidP="008121A3">
      <w:pPr>
        <w:spacing w:line="480" w:lineRule="auto"/>
        <w:jc w:val="both"/>
      </w:pPr>
    </w:p>
    <w:p w14:paraId="67F25755" w14:textId="77777777" w:rsidR="008121A3" w:rsidRDefault="00330639" w:rsidP="009442B4">
      <w:pPr>
        <w:spacing w:line="480" w:lineRule="auto"/>
        <w:jc w:val="both"/>
        <w:outlineLvl w:val="0"/>
      </w:pPr>
      <w:r>
        <w:rPr>
          <w:b/>
        </w:rPr>
        <w:t>Keywords:</w:t>
      </w:r>
    </w:p>
    <w:p w14:paraId="6A13B940" w14:textId="570D3C48" w:rsidR="00330639" w:rsidRDefault="00330639" w:rsidP="008121A3">
      <w:pPr>
        <w:spacing w:line="480" w:lineRule="auto"/>
        <w:jc w:val="both"/>
      </w:pPr>
      <w:r>
        <w:t>Lobar cerebral microbleeds, Alzheimer’s disease, FDG-PET, Susceptibility weighted imaging (SWI), cerebral perfusion, cerebral metabolism, PiB-PET</w:t>
      </w:r>
    </w:p>
    <w:p w14:paraId="17643543" w14:textId="77777777" w:rsidR="008121A3" w:rsidRDefault="008121A3" w:rsidP="00D92AF4">
      <w:pPr>
        <w:spacing w:line="480" w:lineRule="auto"/>
        <w:rPr>
          <w:b/>
        </w:rPr>
      </w:pPr>
    </w:p>
    <w:p w14:paraId="7AC4D2FF" w14:textId="77777777" w:rsidR="0059040C" w:rsidRDefault="0059040C">
      <w:pPr>
        <w:rPr>
          <w:b/>
        </w:rPr>
        <w:sectPr w:rsidR="0059040C" w:rsidSect="003F7398">
          <w:footerReference w:type="even" r:id="rId12"/>
          <w:footerReference w:type="default" r:id="rId13"/>
          <w:pgSz w:w="11900" w:h="16840"/>
          <w:pgMar w:top="1440" w:right="1800" w:bottom="1440" w:left="1800" w:header="708" w:footer="708" w:gutter="0"/>
          <w:pgNumType w:start="0"/>
          <w:cols w:space="708"/>
          <w:docGrid w:linePitch="360"/>
        </w:sectPr>
      </w:pPr>
    </w:p>
    <w:p w14:paraId="4DF60689" w14:textId="4267348A" w:rsidR="007E1114" w:rsidRDefault="008121A3" w:rsidP="009442B4">
      <w:pPr>
        <w:outlineLvl w:val="0"/>
        <w:rPr>
          <w:b/>
        </w:rPr>
      </w:pPr>
      <w:r>
        <w:rPr>
          <w:b/>
        </w:rPr>
        <w:lastRenderedPageBreak/>
        <w:t>Introduction</w:t>
      </w:r>
      <w:r w:rsidR="007E1114" w:rsidRPr="007F212F">
        <w:rPr>
          <w:b/>
        </w:rPr>
        <w:t>:</w:t>
      </w:r>
    </w:p>
    <w:p w14:paraId="71CA2E81" w14:textId="77777777" w:rsidR="00D92AF4" w:rsidRPr="00D92AF4" w:rsidRDefault="00D92AF4" w:rsidP="00D92AF4">
      <w:pPr>
        <w:rPr>
          <w:b/>
        </w:rPr>
      </w:pPr>
    </w:p>
    <w:p w14:paraId="72659381" w14:textId="48B8C264" w:rsidR="007E1114" w:rsidRDefault="007E1114" w:rsidP="00D92AF4">
      <w:pPr>
        <w:spacing w:line="480" w:lineRule="auto"/>
        <w:jc w:val="both"/>
      </w:pPr>
      <w:r>
        <w:t>Patients with Alzheimer’s disease (AD) express various degrees of vascular pathologies including lobar cerebral microbleeds (</w:t>
      </w:r>
      <w:proofErr w:type="spellStart"/>
      <w:r>
        <w:t>lCMBs</w:t>
      </w:r>
      <w:proofErr w:type="spellEnd"/>
      <w:r>
        <w:t>), white matter changes</w:t>
      </w:r>
      <w:r w:rsidR="006665E1">
        <w:t xml:space="preserve">, </w:t>
      </w:r>
      <w:r>
        <w:t xml:space="preserve">and microinfarcts. Vascular changes can reduce the threshold of dementia detection and result in accelerated cognitive decline independent of the level of AD pathology </w:t>
      </w:r>
      <w:r>
        <w:fldChar w:fldCharType="begin">
          <w:fldData xml:space="preserve">PEVuZE5vdGU+PENpdGU+PEF1dGhvcj5BemFycGF6aG9vaDwvQXV0aG9yPjxZZWFyPjIwMTg8L1ll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</w:fldData>
        </w:fldChar>
      </w:r>
      <w:r w:rsidR="00793D24">
        <w:instrText xml:space="preserve"> ADDIN EN.CITE </w:instrText>
      </w:r>
      <w:r w:rsidR="00793D24">
        <w:fldChar w:fldCharType="begin">
          <w:fldData xml:space="preserve">PEVuZE5vdGU+PENpdGU+PEF1dGhvcj5BemFycGF6aG9vaDwvQXV0aG9yPjxZZWFyPjIwMTg8L1ll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</w:fldData>
        </w:fldChar>
      </w:r>
      <w:r w:rsidR="00793D24">
        <w:instrText xml:space="preserve"> ADDIN EN.CITE.DATA </w:instrText>
      </w:r>
      <w:r w:rsidR="00793D24">
        <w:fldChar w:fldCharType="end"/>
      </w:r>
      <w:r>
        <w:fldChar w:fldCharType="separate"/>
      </w:r>
      <w:r w:rsidR="00793D24">
        <w:rPr>
          <w:noProof/>
        </w:rPr>
        <w:t>[1]</w:t>
      </w:r>
      <w:r>
        <w:fldChar w:fldCharType="end"/>
      </w:r>
      <w:r>
        <w:t xml:space="preserve">. </w:t>
      </w:r>
      <w:r w:rsidR="00105B80">
        <w:t>A g</w:t>
      </w:r>
      <w:r>
        <w:t>rowing body of evidence show</w:t>
      </w:r>
      <w:r w:rsidR="00105B80">
        <w:t>s</w:t>
      </w:r>
      <w:r>
        <w:t xml:space="preserve"> that the role of vascular pathologies in</w:t>
      </w:r>
      <w:r w:rsidR="00B91E2B">
        <w:t xml:space="preserve"> AD</w:t>
      </w:r>
      <w:r>
        <w:t xml:space="preserve"> might be more important than what was known previously</w:t>
      </w:r>
      <w:r w:rsidR="00565442">
        <w:t>, and most</w:t>
      </w:r>
      <w:r w:rsidR="00B91E2B">
        <w:t xml:space="preserve"> patients over </w:t>
      </w:r>
      <w:r w:rsidR="00EA1CE2">
        <w:t xml:space="preserve">the </w:t>
      </w:r>
      <w:r w:rsidR="00B91E2B">
        <w:t xml:space="preserve">age of 80 present with mixed AD and vascular pathologies </w:t>
      </w:r>
      <w:r>
        <w:fldChar w:fldCharType="begin">
          <w:fldData xml:space="preserve">PEVuZE5vdGU+PENpdGU+PEF1dGhvcj5LbG9wcGVuYm9yZzwvQXV0aG9yPjxZZWFyPjIwMTQ8L1ll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==
</w:fldData>
        </w:fldChar>
      </w:r>
      <w:r w:rsidR="00AC65F3">
        <w:instrText xml:space="preserve"> ADDIN EN.CITE </w:instrText>
      </w:r>
      <w:r w:rsidR="00AC65F3">
        <w:fldChar w:fldCharType="begin">
          <w:fldData xml:space="preserve">PEVuZE5vdGU+PENpdGU+PEF1dGhvcj5LbG9wcGVuYm9yZzwvQXV0aG9yPjxZZWFyPjIwMTQ8L1ll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==
</w:fldData>
        </w:fldChar>
      </w:r>
      <w:r w:rsidR="00AC65F3">
        <w:instrText xml:space="preserve"> ADDIN EN.CITE.DATA </w:instrText>
      </w:r>
      <w:r w:rsidR="00AC65F3">
        <w:fldChar w:fldCharType="end"/>
      </w:r>
      <w:r>
        <w:fldChar w:fldCharType="separate"/>
      </w:r>
      <w:r w:rsidR="00AC65F3">
        <w:rPr>
          <w:noProof/>
        </w:rPr>
        <w:t>[2-5]</w:t>
      </w:r>
      <w:r>
        <w:fldChar w:fldCharType="end"/>
      </w:r>
      <w:r>
        <w:t xml:space="preserve">. </w:t>
      </w:r>
      <w:proofErr w:type="spellStart"/>
      <w:proofErr w:type="gramStart"/>
      <w:r w:rsidR="008340B6">
        <w:t>l</w:t>
      </w:r>
      <w:r>
        <w:t>CMBs</w:t>
      </w:r>
      <w:proofErr w:type="spellEnd"/>
      <w:proofErr w:type="gramEnd"/>
      <w:r>
        <w:t xml:space="preserve"> particularly have attracted significant interest in recent years because of similarity in pathogenesis (presence of </w:t>
      </w:r>
      <w:r w:rsidR="00685DFB">
        <w:t>a</w:t>
      </w:r>
      <w:r>
        <w:t>myloid (A</w:t>
      </w:r>
      <w:r>
        <w:rPr>
          <w:rFonts w:ascii="Symbol" w:hAnsi="Symbol"/>
        </w:rPr>
        <w:t></w:t>
      </w:r>
      <w:r w:rsidR="0062334A" w:rsidRPr="00542EC9">
        <w:rPr>
          <w:rFonts w:cs="Times New Roman"/>
        </w:rPr>
        <w:t>)</w:t>
      </w:r>
      <w:r>
        <w:rPr>
          <w:rFonts w:ascii="Symbol" w:hAnsi="Symbol"/>
        </w:rPr>
        <w:t></w:t>
      </w:r>
      <w:r w:rsidRPr="00542EC9">
        <w:rPr>
          <w:rFonts w:cs="Times New Roman"/>
        </w:rPr>
        <w:t xml:space="preserve">in both AD and </w:t>
      </w:r>
      <w:r>
        <w:rPr>
          <w:rFonts w:cs="Times New Roman"/>
        </w:rPr>
        <w:t>l</w:t>
      </w:r>
      <w:r w:rsidRPr="00542EC9">
        <w:rPr>
          <w:rFonts w:cs="Times New Roman"/>
        </w:rPr>
        <w:t>CMB)</w:t>
      </w:r>
      <w:r>
        <w:t xml:space="preserve"> and their</w:t>
      </w:r>
      <w:r w:rsidR="00D0699F">
        <w:t xml:space="preserve"> potential role in triggering</w:t>
      </w:r>
      <w:r w:rsidR="00FB1588">
        <w:t xml:space="preserve"> </w:t>
      </w:r>
      <w:r>
        <w:t xml:space="preserve">adverse reaction to immunotherapy </w:t>
      </w:r>
      <w:r>
        <w:fldChar w:fldCharType="begin">
          <w:fldData xml:space="preserve">PEVuZE5vdGU+PENpdGU+PEF1dGhvcj5TcGVybGluZzwvQXV0aG9yPjxZZWFyPjIwMTI8L1llYXI+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</w:fldData>
        </w:fldChar>
      </w:r>
      <w:r w:rsidR="00AC65F3">
        <w:instrText xml:space="preserve"> ADDIN EN.CITE </w:instrText>
      </w:r>
      <w:r w:rsidR="00AC65F3">
        <w:fldChar w:fldCharType="begin">
          <w:fldData xml:space="preserve">PEVuZE5vdGU+PENpdGU+PEF1dGhvcj5TcGVybGluZzwvQXV0aG9yPjxZZWFyPjIwMTI8L1llYXI+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</w:fldData>
        </w:fldChar>
      </w:r>
      <w:r w:rsidR="00AC65F3">
        <w:instrText xml:space="preserve"> ADDIN EN.CITE.DATA </w:instrText>
      </w:r>
      <w:r w:rsidR="00AC65F3">
        <w:fldChar w:fldCharType="end"/>
      </w:r>
      <w:r>
        <w:fldChar w:fldCharType="separate"/>
      </w:r>
      <w:r w:rsidR="00AC65F3">
        <w:rPr>
          <w:noProof/>
        </w:rPr>
        <w:t>[6]</w:t>
      </w:r>
      <w:r>
        <w:fldChar w:fldCharType="end"/>
      </w:r>
      <w:r>
        <w:t xml:space="preserve">. </w:t>
      </w:r>
      <w:r w:rsidR="00AA22A9">
        <w:t>Deep CMB on the other hand is</w:t>
      </w:r>
      <w:r w:rsidR="0070203A">
        <w:t xml:space="preserve"> related to hypertension</w:t>
      </w:r>
      <w:r w:rsidR="00AA22A9">
        <w:t xml:space="preserve"> and</w:t>
      </w:r>
      <w:r w:rsidR="0070203A">
        <w:t xml:space="preserve"> not A</w:t>
      </w:r>
      <w:r w:rsidR="0070203A">
        <w:rPr>
          <w:rFonts w:ascii="Symbol" w:hAnsi="Symbol"/>
        </w:rPr>
        <w:t></w:t>
      </w:r>
      <w:r w:rsidR="00AA22A9">
        <w:t xml:space="preserve"> pathology.</w:t>
      </w:r>
      <w:r w:rsidR="0070203A">
        <w:rPr>
          <w:rFonts w:ascii="Symbol" w:hAnsi="Symbol"/>
        </w:rPr>
        <w:t></w:t>
      </w:r>
    </w:p>
    <w:p w14:paraId="3DD89E9F" w14:textId="3D0A67BD" w:rsidR="007E1114" w:rsidRDefault="007A607F" w:rsidP="00D92AF4">
      <w:pPr>
        <w:spacing w:line="480" w:lineRule="auto"/>
        <w:jc w:val="both"/>
      </w:pPr>
      <w:r>
        <w:t xml:space="preserve">Patients </w:t>
      </w:r>
      <w:r w:rsidR="007E1114">
        <w:t>with AD have</w:t>
      </w:r>
      <w:r w:rsidR="00962842">
        <w:t xml:space="preserve"> a</w:t>
      </w:r>
      <w:r w:rsidR="007E1114">
        <w:t xml:space="preserve"> much higher prevalence of lCMB compared to age matched </w:t>
      </w:r>
      <w:r>
        <w:t xml:space="preserve">healthy controls (HC), </w:t>
      </w:r>
      <w:r w:rsidR="007E1114">
        <w:t xml:space="preserve">and between 82-98% </w:t>
      </w:r>
      <w:r w:rsidR="00346050">
        <w:t xml:space="preserve">show </w:t>
      </w:r>
      <w:r w:rsidR="007E1114">
        <w:t>deposition of A</w:t>
      </w:r>
      <w:r w:rsidR="007E1114">
        <w:rPr>
          <w:rFonts w:ascii="Symbol" w:hAnsi="Symbol"/>
        </w:rPr>
        <w:t></w:t>
      </w:r>
      <w:r w:rsidR="007E1114">
        <w:rPr>
          <w:rFonts w:ascii="Symbol" w:hAnsi="Symbol"/>
        </w:rPr>
        <w:t></w:t>
      </w:r>
      <w:r w:rsidR="007E1114">
        <w:t xml:space="preserve">in </w:t>
      </w:r>
      <w:r>
        <w:t xml:space="preserve">cerebral </w:t>
      </w:r>
      <w:r w:rsidR="007E1114">
        <w:t>vessel wall</w:t>
      </w:r>
      <w:r>
        <w:t>s</w:t>
      </w:r>
      <w:r w:rsidR="007E1114">
        <w:t xml:space="preserve"> in histopathology studies</w:t>
      </w:r>
      <w:r w:rsidR="007E1114">
        <w:fldChar w:fldCharType="begin"/>
      </w:r>
      <w:r w:rsidR="00AC65F3">
        <w:instrText xml:space="preserve"> ADDIN EN.CITE &lt;EndNote&gt;&lt;Cite&gt;&lt;Author&gt;Jellinger&lt;/Author&gt;&lt;Year&gt;2002&lt;/Year&gt;&lt;RecNum&gt;0&lt;/RecNum&gt;&lt;IDText&gt;Alzheimer disease and cerebrovascular pathology: an update&lt;/IDText&gt;&lt;DisplayText&gt;[7]&lt;/DisplayText&gt;&lt;record&gt;&lt;dates&gt;&lt;pub-dates&gt;&lt;date&gt;May&lt;/date&gt;&lt;/pub-dates&gt;&lt;year&gt;2002&lt;/year&gt;&lt;/dates&gt;&lt;keywords&gt;&lt;keyword&gt;Alzheimer Disease/*complications/diagnosis/etiology/physiopathology&lt;/keyword&gt;&lt;keyword&gt;Blood Vessels/pathology&lt;/keyword&gt;&lt;keyword&gt;Cerebrovascular Circulation&lt;/keyword&gt;&lt;keyword&gt;Cerebrovascular Disorders/*complications/etiology&lt;/keyword&gt;&lt;keyword&gt;Dementia, Vascular/diagnosis&lt;/keyword&gt;&lt;keyword&gt;Diagnosis, Differential&lt;/keyword&gt;&lt;keyword&gt;Humans&lt;/keyword&gt;&lt;keyword&gt;Microcirculation&lt;/keyword&gt;&lt;keyword&gt;Risk Factors&lt;/keyword&gt;&lt;/keywords&gt;&lt;urls&gt;&lt;related-urls&gt;&lt;url&gt;http://dx.doi.org/10.1007/s007020200068&lt;/url&gt;&lt;/related-urls&gt;&lt;/urls&gt;&lt;isbn&gt;0300-9564 (Print)0300-9564&lt;/isbn&gt;&lt;titles&gt;&lt;title&gt;Alzheimer disease and cerebrovascular pathology: an update&lt;/title&gt;&lt;secondary-title&gt;J Neural Transm (Vienna)&lt;/secondary-title&gt;&lt;alt-title&gt;Journal of neural transmission (Vienna, Austria : 1996)&lt;/alt-title&gt;&lt;/titles&gt;&lt;pages&gt;813-36&lt;/pages&gt;&lt;number&gt;5-6&lt;/number&gt;&lt;contributors&gt;&lt;authors&gt;&lt;author&gt;Jellinger, K. A.&lt;/author&gt;&lt;/authors&gt;&lt;/contributors&gt;&lt;edition&gt;2002/07/12&lt;/edition&gt;&lt;language&gt;eng&lt;/language&gt;&lt;added-date format="utc"&gt;1517870153&lt;/added-date&gt;&lt;ref-type name="Journal Article"&gt;17&lt;/ref-type&gt;&lt;auth-address&gt;Ludwig Boltzmann Institute of Clinical Neurobiology, Otto Wagner Hospital, Vienna, Austria. kurt.jellinger@univie.ac.at&lt;/auth-address&gt;&lt;remote-database-provider&gt;NLM&lt;/remote-database-provider&gt;&lt;rec-number&gt;1572&lt;/rec-number&gt;&lt;last-updated-date format="utc"&gt;1517870153&lt;/last-updated-date&gt;&lt;accession-num&gt;12111471&lt;/accession-num&gt;&lt;electronic-resource-num&gt;10.1007/s007020200068&lt;/electronic-resource-num&gt;&lt;volume&gt;109&lt;/volume&gt;&lt;/record&gt;&lt;/Cite&gt;&lt;/EndNote&gt;</w:instrText>
      </w:r>
      <w:r w:rsidR="007E1114">
        <w:fldChar w:fldCharType="separate"/>
      </w:r>
      <w:r w:rsidR="00AC65F3">
        <w:rPr>
          <w:noProof/>
        </w:rPr>
        <w:t>[7]</w:t>
      </w:r>
      <w:r w:rsidR="007E1114">
        <w:fldChar w:fldCharType="end"/>
      </w:r>
      <w:r w:rsidR="007E1114">
        <w:t xml:space="preserve">. Amyloid PET </w:t>
      </w:r>
      <w:r w:rsidR="00D302D8">
        <w:t xml:space="preserve">can </w:t>
      </w:r>
      <w:r w:rsidR="007E1114">
        <w:t>detect vascular A</w:t>
      </w:r>
      <w:r w:rsidR="007E1114">
        <w:rPr>
          <w:rFonts w:ascii="Symbol" w:hAnsi="Symbol"/>
        </w:rPr>
        <w:t></w:t>
      </w:r>
      <w:r w:rsidR="007E1114">
        <w:t xml:space="preserve"> </w:t>
      </w:r>
      <w:r w:rsidR="006665E1">
        <w:t>as well as senile plaques</w:t>
      </w:r>
      <w:r>
        <w:t>,</w:t>
      </w:r>
      <w:r w:rsidR="006665E1">
        <w:t xml:space="preserve"> </w:t>
      </w:r>
      <w:r w:rsidR="007E1114">
        <w:t xml:space="preserve">and patients with multiple </w:t>
      </w:r>
      <w:proofErr w:type="spellStart"/>
      <w:r w:rsidR="007E1114">
        <w:t>lCMBs</w:t>
      </w:r>
      <w:proofErr w:type="spellEnd"/>
      <w:r w:rsidR="007E1114">
        <w:t xml:space="preserve"> have </w:t>
      </w:r>
      <w:r>
        <w:t xml:space="preserve">shown </w:t>
      </w:r>
      <w:r w:rsidR="007E1114">
        <w:t xml:space="preserve">higher total cortical amyloid PET uptake compared to </w:t>
      </w:r>
      <w:r>
        <w:t>HC</w:t>
      </w:r>
      <w:r w:rsidR="007E1114">
        <w:t xml:space="preserve"> </w:t>
      </w:r>
      <w:r w:rsidR="007E1114">
        <w:fldChar w:fldCharType="begin">
          <w:fldData xml:space="preserve">PEVuZE5vdGU+PENpdGU+PEF1dGhvcj5Kb2huc29uPC9BdXRob3I+PFllYXI+MjAwNzwvWWVhcj48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</w:fldData>
        </w:fldChar>
      </w:r>
      <w:r w:rsidR="00AC65F3">
        <w:instrText xml:space="preserve"> ADDIN EN.CITE </w:instrText>
      </w:r>
      <w:r w:rsidR="00AC65F3">
        <w:fldChar w:fldCharType="begin">
          <w:fldData xml:space="preserve">PEVuZE5vdGU+PENpdGU+PEF1dGhvcj5Kb2huc29uPC9BdXRob3I+PFllYXI+MjAwNzwvWWVhcj48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</w:fldData>
        </w:fldChar>
      </w:r>
      <w:r w:rsidR="00AC65F3">
        <w:instrText xml:space="preserve"> ADDIN EN.CITE.DATA </w:instrText>
      </w:r>
      <w:r w:rsidR="00AC65F3">
        <w:fldChar w:fldCharType="end"/>
      </w:r>
      <w:r w:rsidR="007E1114">
        <w:fldChar w:fldCharType="separate"/>
      </w:r>
      <w:r w:rsidR="00AC65F3">
        <w:rPr>
          <w:noProof/>
        </w:rPr>
        <w:t>[8, 9]</w:t>
      </w:r>
      <w:r w:rsidR="007E1114">
        <w:fldChar w:fldCharType="end"/>
      </w:r>
      <w:r w:rsidR="007E1114">
        <w:t xml:space="preserve">. </w:t>
      </w:r>
      <w:r w:rsidR="00105B80">
        <w:t>More recently</w:t>
      </w:r>
      <w:r>
        <w:t>,</w:t>
      </w:r>
      <w:r w:rsidR="00105B80">
        <w:t xml:space="preserve"> </w:t>
      </w:r>
      <w:r w:rsidR="007E1114">
        <w:t>it has also been shown that lCMB load correlates with the level of CSF A</w:t>
      </w:r>
      <w:r w:rsidR="007E1114">
        <w:rPr>
          <w:rFonts w:ascii="Symbol" w:hAnsi="Symbol"/>
        </w:rPr>
        <w:t></w:t>
      </w:r>
      <w:r w:rsidR="007E1114">
        <w:t xml:space="preserve"> and tau, suggesting that lCMB could be used as a potential imaging biomarker in AD </w:t>
      </w:r>
      <w:r w:rsidR="007E1114">
        <w:fldChar w:fldCharType="begin">
          <w:fldData xml:space="preserve">PEVuZE5vdGU+PENpdGU+PEF1dGhvcj5TcGFyYWNpYTwvQXV0aG9yPjxZZWFyPjIwMTc8L1llYXI+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</w:fldData>
        </w:fldChar>
      </w:r>
      <w:r w:rsidR="00AC65F3">
        <w:instrText xml:space="preserve"> ADDIN EN.CITE </w:instrText>
      </w:r>
      <w:r w:rsidR="00AC65F3">
        <w:fldChar w:fldCharType="begin">
          <w:fldData xml:space="preserve">PEVuZE5vdGU+PENpdGU+PEF1dGhvcj5TcGFyYWNpYTwvQXV0aG9yPjxZZWFyPjIwMTc8L1llYXI+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</w:fldData>
        </w:fldChar>
      </w:r>
      <w:r w:rsidR="00AC65F3">
        <w:instrText xml:space="preserve"> ADDIN EN.CITE.DATA </w:instrText>
      </w:r>
      <w:r w:rsidR="00AC65F3">
        <w:fldChar w:fldCharType="end"/>
      </w:r>
      <w:r w:rsidR="007E1114">
        <w:fldChar w:fldCharType="separate"/>
      </w:r>
      <w:r w:rsidR="00AC65F3">
        <w:rPr>
          <w:noProof/>
        </w:rPr>
        <w:t>[10-12]</w:t>
      </w:r>
      <w:r w:rsidR="007E1114">
        <w:fldChar w:fldCharType="end"/>
      </w:r>
      <w:r w:rsidR="007E1114">
        <w:t xml:space="preserve">. </w:t>
      </w:r>
    </w:p>
    <w:p w14:paraId="3A49FCD3" w14:textId="62F31303" w:rsidR="007E1114" w:rsidRDefault="007E1114" w:rsidP="00D92AF4">
      <w:pPr>
        <w:spacing w:line="480" w:lineRule="auto"/>
        <w:jc w:val="both"/>
      </w:pPr>
      <w:r>
        <w:t>Despite evidence showing the association between lCMB and AD, we still have</w:t>
      </w:r>
      <w:r w:rsidR="008231E5">
        <w:t xml:space="preserve"> a</w:t>
      </w:r>
      <w:r>
        <w:t xml:space="preserve"> poor understanding about the nature of this relationship, particularly the role of lCMB in </w:t>
      </w:r>
      <w:r w:rsidR="00EB6DCE">
        <w:t xml:space="preserve">the </w:t>
      </w:r>
      <w:r>
        <w:t xml:space="preserve">neurodegenerative process and </w:t>
      </w:r>
      <w:r w:rsidR="00EB6DCE">
        <w:t xml:space="preserve">their association with </w:t>
      </w:r>
      <w:r>
        <w:t xml:space="preserve">clinical symptoms.  To explain the mechanism through which lCMB might affect </w:t>
      </w:r>
      <w:r>
        <w:lastRenderedPageBreak/>
        <w:t>cognition or behavior, it is important to investigate the relation</w:t>
      </w:r>
      <w:r w:rsidR="00AA4387">
        <w:t>ship</w:t>
      </w:r>
      <w:r>
        <w:t xml:space="preserve"> between lCMB load and neurodegenerative biomarkers. The association between lCMB and cerebral perfusion in AD is another under-investigated topic in this field. Although perfusion and metabolism in AD are usually considered interchangeable markers, many studies have shown that in some regions and also in early/preclinical AD they do not follow the same pattern </w:t>
      </w:r>
      <w:r>
        <w:fldChar w:fldCharType="begin">
          <w:fldData xml:space="preserve">PEVuZE5vdGU+PENpdGU+PEF1dGhvcj5Sb2RyaWd1ZXotVmllaXRlejwvQXV0aG9yPjxZZWFyPjIw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</w:fldData>
        </w:fldChar>
      </w:r>
      <w:r w:rsidR="00AC65F3">
        <w:instrText xml:space="preserve"> ADDIN EN.CITE </w:instrText>
      </w:r>
      <w:r w:rsidR="00AC65F3">
        <w:fldChar w:fldCharType="begin">
          <w:fldData xml:space="preserve">PEVuZE5vdGU+PENpdGU+PEF1dGhvcj5Sb2RyaWd1ZXotVmllaXRlejwvQXV0aG9yPjxZZWFyPjIw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</w:fldData>
        </w:fldChar>
      </w:r>
      <w:r w:rsidR="00AC65F3">
        <w:instrText xml:space="preserve"> ADDIN EN.CITE.DATA </w:instrText>
      </w:r>
      <w:r w:rsidR="00AC65F3">
        <w:fldChar w:fldCharType="end"/>
      </w:r>
      <w:r>
        <w:fldChar w:fldCharType="separate"/>
      </w:r>
      <w:r w:rsidR="00AC65F3">
        <w:rPr>
          <w:noProof/>
        </w:rPr>
        <w:t>[13, 14]</w:t>
      </w:r>
      <w:r>
        <w:fldChar w:fldCharType="end"/>
      </w:r>
      <w:r>
        <w:t xml:space="preserve">. </w:t>
      </w:r>
    </w:p>
    <w:p w14:paraId="4374F3EF" w14:textId="43CB049C" w:rsidR="007E1114" w:rsidRDefault="007E1114" w:rsidP="00D92AF4">
      <w:pPr>
        <w:spacing w:line="480" w:lineRule="auto"/>
        <w:jc w:val="both"/>
      </w:pPr>
      <w:r>
        <w:t>There is also limited knowledge regarding the spatial association between lCMB distribution and regional A</w:t>
      </w:r>
      <w:r>
        <w:rPr>
          <w:rFonts w:ascii="Symbol" w:hAnsi="Symbol"/>
        </w:rPr>
        <w:t></w:t>
      </w:r>
      <w:r>
        <w:t xml:space="preserve"> deposition in AD. </w:t>
      </w:r>
    </w:p>
    <w:p w14:paraId="78BEE406" w14:textId="637F28A4" w:rsidR="007E1114" w:rsidRDefault="007E1114" w:rsidP="00D92AF4">
      <w:pPr>
        <w:spacing w:line="480" w:lineRule="auto"/>
        <w:jc w:val="both"/>
      </w:pPr>
      <w:r>
        <w:t>In this study, we investigated the relation</w:t>
      </w:r>
      <w:r w:rsidR="00685DFB">
        <w:t>ship</w:t>
      </w:r>
      <w:r>
        <w:t xml:space="preserve"> between lCMB and glucose metabolism measured by </w:t>
      </w:r>
      <w:r w:rsidRPr="002404EE">
        <w:rPr>
          <w:vertAlign w:val="superscript"/>
        </w:rPr>
        <w:t>18</w:t>
      </w:r>
      <w:r w:rsidRPr="00A9700F">
        <w:t>F</w:t>
      </w:r>
      <w:r>
        <w:t>-FDG-</w:t>
      </w:r>
      <w:r w:rsidRPr="00A64919">
        <w:t xml:space="preserve">PET </w:t>
      </w:r>
      <w:r>
        <w:t>to explore the association between lCMB and neurodegeneration. Also</w:t>
      </w:r>
      <w:r w:rsidR="00D302D8">
        <w:t>,</w:t>
      </w:r>
      <w:r>
        <w:t xml:space="preserve"> we explored the association between cerebral perfusion, </w:t>
      </w:r>
      <w:r w:rsidR="008340B6">
        <w:t xml:space="preserve">estimated </w:t>
      </w:r>
      <w:r>
        <w:t xml:space="preserve">from early </w:t>
      </w:r>
      <w:r w:rsidRPr="00A64919">
        <w:rPr>
          <w:vertAlign w:val="superscript"/>
        </w:rPr>
        <w:t xml:space="preserve">11 </w:t>
      </w:r>
      <w:r w:rsidRPr="00A64919">
        <w:t>C-Pittsburgh Compound B (PiB</w:t>
      </w:r>
      <w:r w:rsidR="00C55266">
        <w:t>)</w:t>
      </w:r>
      <w:r>
        <w:t xml:space="preserve"> </w:t>
      </w:r>
      <w:r w:rsidR="006F596E">
        <w:t>PET</w:t>
      </w:r>
      <w:r>
        <w:t xml:space="preserve"> images, and lCMB.</w:t>
      </w:r>
      <w:r w:rsidRPr="0055676B">
        <w:t xml:space="preserve"> </w:t>
      </w:r>
    </w:p>
    <w:p w14:paraId="4E3EAFF7" w14:textId="5F769A16" w:rsidR="007E1114" w:rsidRDefault="007E1114" w:rsidP="00D92AF4">
      <w:pPr>
        <w:spacing w:line="480" w:lineRule="auto"/>
        <w:jc w:val="both"/>
      </w:pPr>
      <w:r>
        <w:t xml:space="preserve">We also investigated the spatial correlation between lCMB and </w:t>
      </w:r>
      <w:r w:rsidR="00795754">
        <w:t xml:space="preserve">total </w:t>
      </w:r>
      <w:r>
        <w:t xml:space="preserve">amyloid </w:t>
      </w:r>
      <w:r w:rsidR="00346050">
        <w:t>burden</w:t>
      </w:r>
      <w:r w:rsidR="00795754">
        <w:t xml:space="preserve"> (</w:t>
      </w:r>
      <w:r w:rsidR="00F16803">
        <w:t>which includes</w:t>
      </w:r>
      <w:r w:rsidR="00795754">
        <w:t xml:space="preserve"> vascular amyloid and senile plaques)</w:t>
      </w:r>
      <w:r w:rsidR="00346050">
        <w:t xml:space="preserve">, determined </w:t>
      </w:r>
      <w:r w:rsidR="00BE40EC">
        <w:t xml:space="preserve">from late </w:t>
      </w:r>
      <w:r>
        <w:t>PiB</w:t>
      </w:r>
      <w:r w:rsidR="00CF4D60">
        <w:t xml:space="preserve"> </w:t>
      </w:r>
      <w:r>
        <w:t xml:space="preserve">PET </w:t>
      </w:r>
      <w:r w:rsidR="00F73BBF">
        <w:t>images</w:t>
      </w:r>
      <w:r w:rsidR="00346050">
        <w:t>,</w:t>
      </w:r>
      <w:r w:rsidR="00F73BBF">
        <w:t xml:space="preserve"> </w:t>
      </w:r>
      <w:r>
        <w:t>in each cerebral lobe to see if lCMB c</w:t>
      </w:r>
      <w:r w:rsidR="00346050">
        <w:t>ould</w:t>
      </w:r>
      <w:r>
        <w:t xml:space="preserve"> be an indicator of total amyloid burden in each region. </w:t>
      </w:r>
      <w:r w:rsidR="00BE40EC" w:rsidRPr="009F0E29">
        <w:t>A</w:t>
      </w:r>
      <w:r w:rsidR="00F73BBF" w:rsidRPr="009F0E29">
        <w:t xml:space="preserve"> </w:t>
      </w:r>
      <w:r w:rsidR="00685DFB" w:rsidRPr="009F0E29">
        <w:t>correlation between</w:t>
      </w:r>
      <w:r w:rsidRPr="009F0E29">
        <w:t xml:space="preserve"> </w:t>
      </w:r>
      <w:r w:rsidR="00F73BBF" w:rsidRPr="009F0E29">
        <w:t xml:space="preserve">lCMB </w:t>
      </w:r>
      <w:r w:rsidRPr="009F0E29">
        <w:t xml:space="preserve">presence/load </w:t>
      </w:r>
      <w:r w:rsidR="00BB5077" w:rsidRPr="009F0E29">
        <w:t>o</w:t>
      </w:r>
      <w:r w:rsidRPr="009F0E29">
        <w:t xml:space="preserve">n susceptibility-weighted imaging (SWI) </w:t>
      </w:r>
      <w:r w:rsidR="00BE40EC" w:rsidRPr="009F0E29">
        <w:t xml:space="preserve">and </w:t>
      </w:r>
      <w:r w:rsidR="00F73BBF" w:rsidRPr="009F0E29">
        <w:t>PiB</w:t>
      </w:r>
      <w:r w:rsidR="009F3C01">
        <w:t>-</w:t>
      </w:r>
      <w:r w:rsidR="00BE40EC" w:rsidRPr="009F0E29">
        <w:t xml:space="preserve">PET </w:t>
      </w:r>
      <w:r w:rsidR="008340B6" w:rsidRPr="009F0E29">
        <w:t xml:space="preserve">could </w:t>
      </w:r>
      <w:r w:rsidR="00F73BBF" w:rsidRPr="009F0E29">
        <w:t>potentially imply</w:t>
      </w:r>
      <w:r w:rsidR="00BE40EC" w:rsidRPr="009F0E29">
        <w:t xml:space="preserve"> </w:t>
      </w:r>
      <w:r w:rsidR="00F73BBF" w:rsidRPr="009F0E29">
        <w:t>a role</w:t>
      </w:r>
      <w:r w:rsidR="00BE40EC" w:rsidRPr="009F0E29">
        <w:t xml:space="preserve"> </w:t>
      </w:r>
      <w:r w:rsidR="00F73BBF" w:rsidRPr="009F0E29">
        <w:t>for</w:t>
      </w:r>
      <w:r w:rsidRPr="009F0E29">
        <w:t xml:space="preserve"> </w:t>
      </w:r>
      <w:r w:rsidR="00BE40EC" w:rsidRPr="009F0E29">
        <w:t xml:space="preserve">lCMB </w:t>
      </w:r>
      <w:r w:rsidRPr="009F0E29">
        <w:t xml:space="preserve">as </w:t>
      </w:r>
      <w:r w:rsidR="00BE40EC" w:rsidRPr="009F0E29">
        <w:t xml:space="preserve">a surrogate </w:t>
      </w:r>
      <w:r w:rsidRPr="009F0E29">
        <w:t>amyloid biomarker</w:t>
      </w:r>
      <w:r w:rsidR="008340B6" w:rsidRPr="009F0E29">
        <w:t>,</w:t>
      </w:r>
      <w:r w:rsidRPr="009F0E29">
        <w:t xml:space="preserve"> when amyloid PET is not available.</w:t>
      </w:r>
      <w:r>
        <w:t xml:space="preserve"> </w:t>
      </w:r>
    </w:p>
    <w:p w14:paraId="55F18540" w14:textId="77777777" w:rsidR="007E1114" w:rsidRDefault="007E1114" w:rsidP="00D92AF4">
      <w:pPr>
        <w:spacing w:line="480" w:lineRule="auto"/>
        <w:jc w:val="both"/>
      </w:pPr>
    </w:p>
    <w:p w14:paraId="4B59E354" w14:textId="7C32386C" w:rsidR="007E1114" w:rsidRDefault="00293623" w:rsidP="009442B4">
      <w:pPr>
        <w:spacing w:line="480" w:lineRule="auto"/>
        <w:jc w:val="both"/>
        <w:outlineLvl w:val="0"/>
        <w:rPr>
          <w:b/>
        </w:rPr>
      </w:pPr>
      <w:r>
        <w:rPr>
          <w:b/>
        </w:rPr>
        <w:t xml:space="preserve">Materials and </w:t>
      </w:r>
      <w:r w:rsidR="007E1114" w:rsidRPr="007F212F">
        <w:rPr>
          <w:b/>
        </w:rPr>
        <w:t>Methods:</w:t>
      </w:r>
    </w:p>
    <w:p w14:paraId="5272F66A" w14:textId="7FAF46B3" w:rsidR="007E1114" w:rsidRDefault="006B5066" w:rsidP="00D92AF4">
      <w:pPr>
        <w:spacing w:line="480" w:lineRule="auto"/>
        <w:jc w:val="both"/>
      </w:pPr>
      <w:r>
        <w:t xml:space="preserve">Participants: </w:t>
      </w:r>
      <w:r w:rsidR="007E1114">
        <w:t>29 participant</w:t>
      </w:r>
      <w:r w:rsidR="00EB6DCE">
        <w:t>s</w:t>
      </w:r>
      <w:r w:rsidR="00E304FC">
        <w:t>,</w:t>
      </w:r>
      <w:r w:rsidR="007E1114">
        <w:t xml:space="preserve"> comprising</w:t>
      </w:r>
      <w:r w:rsidR="00685DFB">
        <w:t xml:space="preserve"> </w:t>
      </w:r>
      <w:r w:rsidR="004046B9">
        <w:t>of</w:t>
      </w:r>
      <w:r w:rsidR="00685DFB">
        <w:t xml:space="preserve"> </w:t>
      </w:r>
      <w:r w:rsidR="007E1114">
        <w:t xml:space="preserve">10 </w:t>
      </w:r>
      <w:r w:rsidR="00685DFB">
        <w:t xml:space="preserve">with </w:t>
      </w:r>
      <w:r w:rsidR="007E1114">
        <w:t xml:space="preserve">AD, 11 </w:t>
      </w:r>
      <w:r w:rsidR="00685DFB">
        <w:t>with m</w:t>
      </w:r>
      <w:r w:rsidR="007E1114">
        <w:t xml:space="preserve">ild </w:t>
      </w:r>
      <w:r w:rsidR="00685DFB">
        <w:t>c</w:t>
      </w:r>
      <w:r w:rsidR="007E1114">
        <w:t xml:space="preserve">ognitive </w:t>
      </w:r>
      <w:r w:rsidR="00685DFB">
        <w:t>i</w:t>
      </w:r>
      <w:r w:rsidR="007E1114">
        <w:t>mpairment (MCI) and 8 HC</w:t>
      </w:r>
      <w:r w:rsidR="00C037C6">
        <w:t xml:space="preserve"> </w:t>
      </w:r>
      <w:r w:rsidR="007E1114">
        <w:t xml:space="preserve">were recruited through well-established memory services </w:t>
      </w:r>
      <w:r w:rsidR="00685DFB">
        <w:t>at</w:t>
      </w:r>
      <w:r w:rsidR="007E1114">
        <w:t xml:space="preserve"> Cambridge University Hospitals and </w:t>
      </w:r>
      <w:r w:rsidR="00EB6DCE">
        <w:t xml:space="preserve">a </w:t>
      </w:r>
      <w:r w:rsidR="007E1114">
        <w:t>National Registry for Dementia</w:t>
      </w:r>
      <w:r w:rsidR="00EB6DCE">
        <w:t xml:space="preserve"> </w:t>
      </w:r>
      <w:r w:rsidR="00EB6DCE">
        <w:lastRenderedPageBreak/>
        <w:t xml:space="preserve">(Join Dementia Research) </w:t>
      </w:r>
      <w:r w:rsidR="007E1114">
        <w:t xml:space="preserve">supported by </w:t>
      </w:r>
      <w:r w:rsidR="00EB6DCE">
        <w:t xml:space="preserve">the </w:t>
      </w:r>
      <w:r w:rsidR="007E1114">
        <w:t>National Institute for Health Research (NIHR)</w:t>
      </w:r>
      <w:r w:rsidR="00041E58">
        <w:t xml:space="preserve">, </w:t>
      </w:r>
      <w:r w:rsidR="007E1114">
        <w:t xml:space="preserve">UK. Only mild to moderate AD participants, </w:t>
      </w:r>
      <w:r w:rsidR="0055195A">
        <w:t xml:space="preserve">with </w:t>
      </w:r>
      <w:r w:rsidR="007E1114">
        <w:t xml:space="preserve">mini mental state examination (MMSE) </w:t>
      </w:r>
      <w:r w:rsidR="007E1114">
        <w:rPr>
          <w:u w:val="single"/>
        </w:rPr>
        <w:t>&gt;</w:t>
      </w:r>
      <w:r w:rsidR="007E1114">
        <w:t xml:space="preserve"> 17</w:t>
      </w:r>
      <w:r w:rsidR="009F3C01">
        <w:t>,</w:t>
      </w:r>
      <w:r w:rsidR="0055195A">
        <w:t xml:space="preserve"> and </w:t>
      </w:r>
      <w:r w:rsidR="007E1114">
        <w:t xml:space="preserve">capacity to consent were included in </w:t>
      </w:r>
      <w:r w:rsidR="0055195A">
        <w:t>the</w:t>
      </w:r>
      <w:r w:rsidR="007E1114">
        <w:t xml:space="preserve"> study. Ethical approval was obtained from the National Research Ethics Service. After </w:t>
      </w:r>
      <w:r w:rsidR="00C037C6">
        <w:t>giving</w:t>
      </w:r>
      <w:r w:rsidR="007E1114">
        <w:t xml:space="preserve"> written </w:t>
      </w:r>
      <w:r w:rsidR="00C037C6">
        <w:t xml:space="preserve">informed </w:t>
      </w:r>
      <w:r w:rsidR="007E1114">
        <w:t>consent, all participants were assessed clinically by an expert cognitive neurologist. Participants with significant psychiatr</w:t>
      </w:r>
      <w:r w:rsidR="00041E58">
        <w:t>ic</w:t>
      </w:r>
      <w:r w:rsidR="007E1114">
        <w:t xml:space="preserve"> and medical illnesses</w:t>
      </w:r>
      <w:r w:rsidR="00C037C6">
        <w:t xml:space="preserve"> </w:t>
      </w:r>
      <w:r w:rsidR="007E1114">
        <w:t xml:space="preserve">were excluded. Cognitive function was evaluated using </w:t>
      </w:r>
      <w:r w:rsidR="00EB6DCE">
        <w:t xml:space="preserve">the </w:t>
      </w:r>
      <w:r w:rsidR="007E1114" w:rsidRPr="00D40EAE">
        <w:t>Addenbrooke’s Cognitive Examination-Revised (ACE-R)</w:t>
      </w:r>
      <w:r w:rsidR="00EB6DCE">
        <w:t>, which incorporates the MMSE</w:t>
      </w:r>
      <w:r w:rsidR="007E1114">
        <w:t xml:space="preserve">. Cardiovascular (CV) risk factors including hypertension, hypercholesterolemia, diabetes, ischemic heart disease, and stroke/transient ischemic attacks (TIA) were recorded.  </w:t>
      </w:r>
    </w:p>
    <w:p w14:paraId="1F6425BD" w14:textId="409F50A7" w:rsidR="007E1114" w:rsidRDefault="007E1114" w:rsidP="00D92AF4">
      <w:pPr>
        <w:spacing w:line="480" w:lineRule="auto"/>
        <w:jc w:val="both"/>
      </w:pPr>
      <w:r>
        <w:t xml:space="preserve">PET imaging: </w:t>
      </w:r>
      <w:bookmarkStart w:id="1" w:name="_Hlk503180091"/>
      <w:r w:rsidRPr="000F2013">
        <w:rPr>
          <w:vertAlign w:val="superscript"/>
        </w:rPr>
        <w:t>11</w:t>
      </w:r>
      <w:r>
        <w:t>C-</w:t>
      </w:r>
      <w:bookmarkEnd w:id="1"/>
      <w:r>
        <w:t xml:space="preserve">PIB and </w:t>
      </w:r>
      <w:r w:rsidRPr="000F2013">
        <w:rPr>
          <w:vertAlign w:val="superscript"/>
        </w:rPr>
        <w:t>18</w:t>
      </w:r>
      <w:r>
        <w:t xml:space="preserve">F-FDG PET/CT scans were performed on a GE Discovery 690 (GE Healthcare, Waukesha, WI) </w:t>
      </w:r>
      <w:r w:rsidR="00C037C6">
        <w:t>either</w:t>
      </w:r>
      <w:r w:rsidR="002D2D2D">
        <w:t xml:space="preserve"> on the same day or within a week</w:t>
      </w:r>
      <w:r w:rsidR="00C037C6">
        <w:t xml:space="preserve"> from each other </w:t>
      </w:r>
      <w:r>
        <w:t>at Addenbrooke’s Hospital, Cambridge, UK</w:t>
      </w:r>
      <w:r w:rsidR="006B5066">
        <w:t>.</w:t>
      </w:r>
      <w:r w:rsidR="00C037C6">
        <w:t xml:space="preserve"> </w:t>
      </w:r>
    </w:p>
    <w:p w14:paraId="60088658" w14:textId="735E1C74" w:rsidR="007E1114" w:rsidRDefault="007E1114" w:rsidP="00D92AF4">
      <w:pPr>
        <w:spacing w:line="480" w:lineRule="auto"/>
        <w:jc w:val="both"/>
      </w:pPr>
      <w:bookmarkStart w:id="2" w:name="_Hlk503180767"/>
      <w:bookmarkStart w:id="3" w:name="_Hlk511220796"/>
      <w:r w:rsidRPr="005F0E3E">
        <w:rPr>
          <w:vertAlign w:val="superscript"/>
        </w:rPr>
        <w:t>11</w:t>
      </w:r>
      <w:r>
        <w:t>C-PIB</w:t>
      </w:r>
      <w:bookmarkEnd w:id="2"/>
      <w:r>
        <w:t xml:space="preserve">: </w:t>
      </w:r>
      <w:bookmarkEnd w:id="3"/>
      <w:r>
        <w:t xml:space="preserve">Immediately following a low dose CT scan for attenuation correction, a </w:t>
      </w:r>
      <w:r w:rsidRPr="008D64DC">
        <w:t xml:space="preserve">median 460.4 </w:t>
      </w:r>
      <w:proofErr w:type="spellStart"/>
      <w:r w:rsidRPr="008D64DC">
        <w:t>MBq</w:t>
      </w:r>
      <w:proofErr w:type="spellEnd"/>
      <w:r>
        <w:t xml:space="preserve"> </w:t>
      </w:r>
      <w:r w:rsidRPr="000F2013">
        <w:rPr>
          <w:vertAlign w:val="superscript"/>
        </w:rPr>
        <w:t>11</w:t>
      </w:r>
      <w:r>
        <w:t xml:space="preserve">C-PIB was administered to each participant.  Emission data from 1-8 </w:t>
      </w:r>
      <w:r w:rsidR="00C037C6">
        <w:t>min</w:t>
      </w:r>
      <w:r w:rsidR="00395CB1">
        <w:t xml:space="preserve"> </w:t>
      </w:r>
      <w:r w:rsidR="00395CB1">
        <w:fldChar w:fldCharType="begin">
          <w:fldData xml:space="preserve">PEVuZE5vdGU+PENpdGU+PEF1dGhvcj5Sb3N0b21pYW48L0F1dGhvcj48WWVhcj4yMDExPC9ZZWFy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</w:fldData>
        </w:fldChar>
      </w:r>
      <w:r w:rsidR="00AC65F3">
        <w:instrText xml:space="preserve"> ADDIN EN.CITE </w:instrText>
      </w:r>
      <w:r w:rsidR="00AC65F3">
        <w:fldChar w:fldCharType="begin">
          <w:fldData xml:space="preserve">PEVuZE5vdGU+PENpdGU+PEF1dGhvcj5Sb3N0b21pYW48L0F1dGhvcj48WWVhcj4yMDExPC9ZZWFy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</w:fldData>
        </w:fldChar>
      </w:r>
      <w:r w:rsidR="00AC65F3">
        <w:instrText xml:space="preserve"> ADDIN EN.CITE.DATA </w:instrText>
      </w:r>
      <w:r w:rsidR="00AC65F3">
        <w:fldChar w:fldCharType="end"/>
      </w:r>
      <w:r w:rsidR="00395CB1">
        <w:fldChar w:fldCharType="separate"/>
      </w:r>
      <w:r w:rsidR="00AC65F3">
        <w:rPr>
          <w:noProof/>
        </w:rPr>
        <w:t>[15]</w:t>
      </w:r>
      <w:r w:rsidR="00395CB1">
        <w:fldChar w:fldCharType="end"/>
      </w:r>
      <w:r w:rsidR="00395CB1">
        <w:t xml:space="preserve"> </w:t>
      </w:r>
      <w:r>
        <w:t>and 40-70 min</w:t>
      </w:r>
      <w:r w:rsidR="00A3024D">
        <w:fldChar w:fldCharType="begin">
          <w:fldData xml:space="preserve">PEVuZE5vdGU+PENpdGU+PEF1dGhvcj5NY05hbWVlPC9BdXRob3I+PFllYXI+MjAwOTwvWWVhcj48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</w:fldData>
        </w:fldChar>
      </w:r>
      <w:r w:rsidR="00AC65F3">
        <w:instrText xml:space="preserve"> ADDIN EN.CITE </w:instrText>
      </w:r>
      <w:r w:rsidR="00AC65F3">
        <w:fldChar w:fldCharType="begin">
          <w:fldData xml:space="preserve">PEVuZE5vdGU+PENpdGU+PEF1dGhvcj5NY05hbWVlPC9BdXRob3I+PFllYXI+MjAwOTwvWWVhcj48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</w:fldData>
        </w:fldChar>
      </w:r>
      <w:r w:rsidR="00AC65F3">
        <w:instrText xml:space="preserve"> ADDIN EN.CITE.DATA </w:instrText>
      </w:r>
      <w:r w:rsidR="00AC65F3">
        <w:fldChar w:fldCharType="end"/>
      </w:r>
      <w:r w:rsidR="00A3024D">
        <w:fldChar w:fldCharType="separate"/>
      </w:r>
      <w:r w:rsidR="00AC65F3">
        <w:rPr>
          <w:noProof/>
        </w:rPr>
        <w:t>[16]</w:t>
      </w:r>
      <w:r w:rsidR="00A3024D">
        <w:fldChar w:fldCharType="end"/>
      </w:r>
      <w:r>
        <w:t xml:space="preserve"> post injection were reconstructed into a 192</w:t>
      </w:r>
      <w:r>
        <w:rPr>
          <w:rFonts w:cstheme="minorHAnsi"/>
        </w:rPr>
        <w:t>×</w:t>
      </w:r>
      <w:r>
        <w:t>192</w:t>
      </w:r>
      <w:r>
        <w:rPr>
          <w:rFonts w:cstheme="minorHAnsi"/>
        </w:rPr>
        <w:t>×</w:t>
      </w:r>
      <w:r>
        <w:t>47 matrix with 2.08</w:t>
      </w:r>
      <w:r>
        <w:rPr>
          <w:rFonts w:cstheme="minorHAnsi"/>
        </w:rPr>
        <w:t>×</w:t>
      </w:r>
      <w:r>
        <w:t>2.08</w:t>
      </w:r>
      <w:r>
        <w:rPr>
          <w:rFonts w:cstheme="minorHAnsi"/>
        </w:rPr>
        <w:t>×</w:t>
      </w:r>
      <w:r>
        <w:t>3.27 mm voxels, using 3D-filtered back-projection</w:t>
      </w:r>
      <w:r w:rsidR="00AC43AB">
        <w:t xml:space="preserve"> </w:t>
      </w:r>
      <w:r>
        <w:fldChar w:fldCharType="begin"/>
      </w:r>
      <w:r w:rsidR="00AC65F3">
        <w:instrText xml:space="preserve"> ADDIN EN.CITE &lt;EndNote&gt;&lt;Cite&gt;&lt;Author&gt;Kinahan PE&lt;/Author&gt;&lt;Year&gt;1989&lt;/Year&gt;&lt;RecNum&gt;0&lt;/RecNum&gt;&lt;IDText&gt;Analytic 3D image reconstruction using all detected events - IEEE Journals &amp;amp; Magazine&lt;/IDText&gt;&lt;DisplayText&gt;[17]&lt;/DisplayText&gt;&lt;record&gt;&lt;keywords&gt;&lt;keyword&gt;Metrics&lt;/keyword&gt;&lt;/keywords&gt;&lt;urls&gt;&lt;related-urls&gt;&lt;url&gt;http://ieeexplore.ieee.org/document/34585/&lt;/url&gt;&lt;/related-urls&gt;&lt;/urls&gt;&lt;isbn&gt;Information:&lt;/isbn&gt;&lt;titles&gt;&lt;title&gt;Analytic 3D image reconstruction using all detected events - IEEE Journals &amp;amp; Magazine&lt;/title&gt;&lt;secondary-title&gt;IEEE Trans Nucl Sci&lt;/secondary-title&gt;&lt;/titles&gt;&lt;pages&gt;964-968&lt;/pages&gt;&lt;number&gt;1&lt;/number&gt;&lt;contributors&gt;&lt;authors&gt;&lt;author&gt;Kinahan PE, Rogers JG&lt;/author&gt;&lt;/authors&gt;&lt;/contributors&gt;&lt;added-date format="utc"&gt;1517608937&lt;/added-date&gt;&lt;ref-type name="Journal Article"&gt;17&lt;/ref-type&gt;&lt;dates&gt;&lt;year&gt;1989&lt;/year&gt;&lt;/dates&gt;&lt;rec-number&gt;1568&lt;/rec-number&gt;&lt;publisher&gt;IEEE&lt;/publisher&gt;&lt;last-updated-date format="utc"&gt;1517608937&lt;/last-updated-date&gt;&lt;electronic-resource-num&gt;10.1109/23.34585&lt;/electronic-resource-num&gt;&lt;volume&gt;36&lt;/volume&gt;&lt;/record&gt;&lt;/Cite&gt;&lt;/EndNote&gt;</w:instrText>
      </w:r>
      <w:r>
        <w:fldChar w:fldCharType="separate"/>
      </w:r>
      <w:r w:rsidR="00AC65F3">
        <w:rPr>
          <w:noProof/>
        </w:rPr>
        <w:t>[17]</w:t>
      </w:r>
      <w:r>
        <w:fldChar w:fldCharType="end"/>
      </w:r>
      <w:r>
        <w:t xml:space="preserve"> with a ramp filter cut-off at the </w:t>
      </w:r>
      <w:proofErr w:type="spellStart"/>
      <w:r>
        <w:t>Nyquist</w:t>
      </w:r>
      <w:proofErr w:type="spellEnd"/>
      <w:r>
        <w:t xml:space="preserve"> frequency. Corrections for </w:t>
      </w:r>
      <w:proofErr w:type="spellStart"/>
      <w:r>
        <w:t>randoms</w:t>
      </w:r>
      <w:proofErr w:type="spellEnd"/>
      <w:r>
        <w:t xml:space="preserve">, dead time, normalization, attenuation, scatter and sensitivity were applied as implemented on the scanner, together with an isotropic 2 mm FWHM Gaussian filter post reconstruction. </w:t>
      </w:r>
      <w:bookmarkStart w:id="4" w:name="_Hlk511220716"/>
      <w:r w:rsidRPr="00A3024D">
        <w:t>The CT-AC acquisition parameters were: 120 kV; 50 mA; 0.8 s tube rotation time; pitch of 1.375; slice thickness 3.75 mm reconstructed to 3.27 mm.</w:t>
      </w:r>
    </w:p>
    <w:bookmarkEnd w:id="4"/>
    <w:p w14:paraId="4216D122" w14:textId="2CB7EE20" w:rsidR="007E1114" w:rsidRDefault="007E1114" w:rsidP="00D92AF4">
      <w:pPr>
        <w:spacing w:line="480" w:lineRule="auto"/>
        <w:jc w:val="both"/>
      </w:pPr>
      <w:r>
        <w:rPr>
          <w:vertAlign w:val="superscript"/>
        </w:rPr>
        <w:lastRenderedPageBreak/>
        <w:t>18</w:t>
      </w:r>
      <w:r>
        <w:t>F-FDG:</w:t>
      </w:r>
      <w:r w:rsidRPr="000F2013">
        <w:rPr>
          <w:vertAlign w:val="superscript"/>
        </w:rPr>
        <w:t xml:space="preserve"> 18</w:t>
      </w:r>
      <w:r>
        <w:t xml:space="preserve">F-FDG-PET emission data were acquired 60-90 minutes following injection of a median </w:t>
      </w:r>
      <w:r w:rsidRPr="008D64DC">
        <w:t xml:space="preserve">189.3 </w:t>
      </w:r>
      <w:proofErr w:type="spellStart"/>
      <w:r w:rsidRPr="008D64DC">
        <w:t>MBq</w:t>
      </w:r>
      <w:proofErr w:type="spellEnd"/>
      <w:r>
        <w:t xml:space="preserve"> </w:t>
      </w:r>
      <w:r w:rsidRPr="000F2013">
        <w:rPr>
          <w:vertAlign w:val="superscript"/>
        </w:rPr>
        <w:t>18</w:t>
      </w:r>
      <w:r>
        <w:t xml:space="preserve">F-FDG. Subjects fasted for at least 8 hours prior to scanning. </w:t>
      </w:r>
      <w:r w:rsidRPr="00412BAB">
        <w:rPr>
          <w:vertAlign w:val="superscript"/>
        </w:rPr>
        <w:t>18</w:t>
      </w:r>
      <w:r>
        <w:t xml:space="preserve">F-FDG images were reconstructed using the same parameters as for </w:t>
      </w:r>
      <w:r w:rsidRPr="00741C60">
        <w:rPr>
          <w:vertAlign w:val="superscript"/>
        </w:rPr>
        <w:t>11</w:t>
      </w:r>
      <w:r>
        <w:t xml:space="preserve">C-PIB.  </w:t>
      </w:r>
    </w:p>
    <w:p w14:paraId="19C02A24" w14:textId="64B4232C" w:rsidR="005D0676" w:rsidRDefault="005D0676" w:rsidP="00D92AF4">
      <w:pPr>
        <w:spacing w:line="480" w:lineRule="auto"/>
        <w:jc w:val="both"/>
      </w:pPr>
      <w:r>
        <w:t>MRI: SWI and T</w:t>
      </w:r>
      <w:r w:rsidRPr="00D11AD8">
        <w:rPr>
          <w:vertAlign w:val="subscript"/>
        </w:rPr>
        <w:t>1</w:t>
      </w:r>
      <w:r>
        <w:t>-weighted (T1w) images were obtained using a 3T GE Discovery MR750 (</w:t>
      </w:r>
      <w:r w:rsidRPr="00004B32">
        <w:t>GE healthcare, WI)</w:t>
      </w:r>
      <w:r>
        <w:t xml:space="preserve"> at Addenbrooke’s Hospital, Cambridge, UK.</w:t>
      </w:r>
    </w:p>
    <w:p w14:paraId="7C1D566E" w14:textId="05CC6104" w:rsidR="005D0676" w:rsidRDefault="005D0676" w:rsidP="00D92AF4">
      <w:pPr>
        <w:spacing w:line="480" w:lineRule="auto"/>
        <w:jc w:val="both"/>
        <w:rPr>
          <w:rFonts w:eastAsia="Times New Roman" w:cs="Courier New"/>
          <w:lang w:val="en-GB" w:eastAsia="en-GB"/>
        </w:rPr>
      </w:pPr>
      <w:r>
        <w:t xml:space="preserve"> </w:t>
      </w:r>
      <w:r w:rsidRPr="00A3024D">
        <w:t>T</w:t>
      </w:r>
      <w:r w:rsidR="002D2D2D" w:rsidRPr="00A3024D">
        <w:t>1</w:t>
      </w:r>
      <w:r w:rsidR="00535FFB" w:rsidRPr="00A3024D">
        <w:t>w</w:t>
      </w:r>
      <w:r w:rsidRPr="00A3024D">
        <w:t xml:space="preserve"> images were acquired using a 3D inversion-prepared fast spoiled gradient-echo pulse sequence with these acquisition parameters: echo time (TE) 4.2 </w:t>
      </w:r>
      <w:proofErr w:type="spellStart"/>
      <w:r w:rsidRPr="00A3024D">
        <w:t>ms</w:t>
      </w:r>
      <w:proofErr w:type="spellEnd"/>
      <w:r w:rsidRPr="00A3024D">
        <w:t xml:space="preserve">; repetition time (TR) 9.9 </w:t>
      </w:r>
      <w:proofErr w:type="spellStart"/>
      <w:r w:rsidRPr="00A3024D">
        <w:t>ms</w:t>
      </w:r>
      <w:proofErr w:type="spellEnd"/>
      <w:r w:rsidRPr="00A3024D">
        <w:t xml:space="preserve">; inversion time 450 </w:t>
      </w:r>
      <w:proofErr w:type="spellStart"/>
      <w:r w:rsidRPr="00A3024D">
        <w:t>ms</w:t>
      </w:r>
      <w:proofErr w:type="spellEnd"/>
      <w:r w:rsidRPr="00A3024D">
        <w:t>; flip angle 20 degrees; acquisition matrix 352</w:t>
      </w:r>
      <w:r w:rsidRPr="00A3024D">
        <w:rPr>
          <w:rFonts w:eastAsia="Times New Roman" w:cs="Courier New"/>
          <w:lang w:val="en-GB" w:eastAsia="en-GB"/>
        </w:rPr>
        <w:t>×224×124, field</w:t>
      </w:r>
      <w:r w:rsidR="00C04832">
        <w:rPr>
          <w:rFonts w:eastAsia="Times New Roman" w:cs="Courier New"/>
          <w:lang w:val="en-GB" w:eastAsia="en-GB"/>
        </w:rPr>
        <w:t xml:space="preserve"> </w:t>
      </w:r>
      <w:r w:rsidRPr="00A3024D">
        <w:rPr>
          <w:rFonts w:eastAsia="Times New Roman" w:cs="Courier New"/>
          <w:lang w:val="en-GB" w:eastAsia="en-GB"/>
        </w:rPr>
        <w:t>of</w:t>
      </w:r>
      <w:r w:rsidR="00C04832">
        <w:rPr>
          <w:rFonts w:eastAsia="Times New Roman" w:cs="Courier New"/>
          <w:lang w:val="en-GB" w:eastAsia="en-GB"/>
        </w:rPr>
        <w:t xml:space="preserve"> </w:t>
      </w:r>
      <w:r w:rsidRPr="00A3024D">
        <w:rPr>
          <w:rFonts w:eastAsia="Times New Roman" w:cs="Courier New"/>
          <w:lang w:val="en-GB" w:eastAsia="en-GB"/>
        </w:rPr>
        <w:t>view (</w:t>
      </w:r>
      <w:proofErr w:type="spellStart"/>
      <w:r w:rsidRPr="00A3024D">
        <w:rPr>
          <w:rFonts w:eastAsia="Times New Roman" w:cs="Courier New"/>
          <w:lang w:val="en-GB" w:eastAsia="en-GB"/>
        </w:rPr>
        <w:t>FoV</w:t>
      </w:r>
      <w:proofErr w:type="spellEnd"/>
      <w:r w:rsidRPr="00A3024D">
        <w:rPr>
          <w:rFonts w:eastAsia="Times New Roman" w:cs="Courier New"/>
          <w:lang w:val="en-GB" w:eastAsia="en-GB"/>
        </w:rPr>
        <w:t>) 22×22 cm; parallel imaging (ASSET) acceleration factor 2.</w:t>
      </w:r>
    </w:p>
    <w:p w14:paraId="0C89B260" w14:textId="26066493" w:rsidR="005D0676" w:rsidRPr="003209B8" w:rsidRDefault="005D0676" w:rsidP="00D92AF4">
      <w:pPr>
        <w:spacing w:line="480" w:lineRule="auto"/>
        <w:jc w:val="both"/>
        <w:rPr>
          <w:rFonts w:eastAsia="Times New Roman" w:cs="Courier New"/>
          <w:lang w:val="en-GB" w:eastAsia="en-GB"/>
        </w:rPr>
      </w:pPr>
      <w:r>
        <w:t xml:space="preserve"> SWI images were acquired with a customized pulse sequence using</w:t>
      </w:r>
      <w:r>
        <w:rPr>
          <w:rFonts w:eastAsia="Times New Roman" w:cs="Courier New"/>
          <w:lang w:val="en-GB" w:eastAsia="en-GB"/>
        </w:rPr>
        <w:t xml:space="preserve"> the following</w:t>
      </w:r>
      <w:r w:rsidRPr="00ED5F4E">
        <w:rPr>
          <w:rFonts w:eastAsia="Times New Roman" w:cs="Courier New"/>
          <w:lang w:val="en-GB" w:eastAsia="en-GB"/>
        </w:rPr>
        <w:t xml:space="preserve"> acquisition parameters</w:t>
      </w:r>
      <w:r w:rsidRPr="003209B8">
        <w:rPr>
          <w:rFonts w:eastAsia="Times New Roman" w:cs="Courier New"/>
          <w:lang w:val="en-GB" w:eastAsia="en-GB"/>
        </w:rPr>
        <w:t xml:space="preserve">: TR 32ms; with 4 different TEs: 6.5/13.2/20.0/26.7 </w:t>
      </w:r>
      <w:proofErr w:type="spellStart"/>
      <w:r w:rsidRPr="003209B8">
        <w:rPr>
          <w:rFonts w:eastAsia="Times New Roman" w:cs="Courier New"/>
          <w:lang w:val="en-GB" w:eastAsia="en-GB"/>
        </w:rPr>
        <w:t>ms</w:t>
      </w:r>
      <w:proofErr w:type="spellEnd"/>
      <w:r w:rsidRPr="003209B8">
        <w:rPr>
          <w:rFonts w:eastAsia="Times New Roman" w:cs="Courier New"/>
          <w:lang w:val="en-GB" w:eastAsia="en-GB"/>
        </w:rPr>
        <w:t>; flip angle 15 degrees;</w:t>
      </w:r>
      <w:r>
        <w:rPr>
          <w:rFonts w:eastAsia="Times New Roman" w:cs="Courier New"/>
          <w:lang w:val="en-GB" w:eastAsia="en-GB"/>
        </w:rPr>
        <w:t xml:space="preserve"> ASSET acceleration factor 2;</w:t>
      </w:r>
      <w:r w:rsidRPr="003209B8">
        <w:rPr>
          <w:rFonts w:eastAsia="Times New Roman" w:cs="Courier New"/>
          <w:lang w:val="en-GB" w:eastAsia="en-GB"/>
        </w:rPr>
        <w:t xml:space="preserve"> </w:t>
      </w:r>
      <w:r w:rsidRPr="00A3024D">
        <w:rPr>
          <w:rFonts w:eastAsia="Times New Roman" w:cs="Courier New"/>
          <w:lang w:val="en-GB" w:eastAsia="en-GB"/>
        </w:rPr>
        <w:t xml:space="preserve">acquisition matrix 288 × 288 × 110; </w:t>
      </w:r>
      <w:proofErr w:type="spellStart"/>
      <w:r w:rsidRPr="00A3024D">
        <w:rPr>
          <w:rFonts w:eastAsia="Times New Roman" w:cs="Courier New"/>
          <w:lang w:val="en-GB" w:eastAsia="en-GB"/>
        </w:rPr>
        <w:t>FoV</w:t>
      </w:r>
      <w:proofErr w:type="spellEnd"/>
      <w:r w:rsidRPr="00A3024D">
        <w:rPr>
          <w:rFonts w:eastAsia="Times New Roman" w:cs="Courier New"/>
          <w:lang w:val="en-GB" w:eastAsia="en-GB"/>
        </w:rPr>
        <w:t xml:space="preserve">: 18.7cm × 18.7cm; slice thickness: 1.4 mm resulting in acquired resolution of 0.65mm × 0.65mm x 1.4 mm and reconstructed resolution of 0.48 mm x 0.48 mm × 0.7 mm with a reconstructed matrix of 384 × 384. For TEs 13.2/20.0/26.7 </w:t>
      </w:r>
      <w:proofErr w:type="spellStart"/>
      <w:r w:rsidRPr="00A3024D">
        <w:rPr>
          <w:rFonts w:eastAsia="Times New Roman" w:cs="Courier New"/>
          <w:lang w:val="en-GB" w:eastAsia="en-GB"/>
        </w:rPr>
        <w:t>ms</w:t>
      </w:r>
      <w:proofErr w:type="spellEnd"/>
      <w:r w:rsidRPr="00A3024D">
        <w:rPr>
          <w:rFonts w:eastAsia="Times New Roman" w:cs="Courier New"/>
          <w:lang w:val="en-GB" w:eastAsia="en-GB"/>
        </w:rPr>
        <w:t>, the phase images were high-pass filtered before combination with the magnitude images to produce an SWI image. A combined-echo SWI image was also produced from the average magnitude and filtered-phase images.</w:t>
      </w:r>
    </w:p>
    <w:p w14:paraId="0061E62A" w14:textId="3A4A07C0" w:rsidR="007E1114" w:rsidRDefault="007E1114" w:rsidP="00D92AF4">
      <w:pPr>
        <w:spacing w:line="480" w:lineRule="auto"/>
        <w:jc w:val="both"/>
      </w:pPr>
      <w:bookmarkStart w:id="5" w:name="_Hlk511220856"/>
      <w:r>
        <w:t xml:space="preserve">PET image analysis: </w:t>
      </w:r>
      <w:bookmarkEnd w:id="5"/>
      <w:r>
        <w:t xml:space="preserve">To reduce the impact of head motion during PET acquisition, </w:t>
      </w:r>
      <w:r w:rsidR="00924D5A">
        <w:t xml:space="preserve">frames from the </w:t>
      </w:r>
      <w:r>
        <w:t xml:space="preserve">PiB and FDG </w:t>
      </w:r>
      <w:r w:rsidR="005C76EE">
        <w:t xml:space="preserve">image </w:t>
      </w:r>
      <w:r>
        <w:t xml:space="preserve">series were re-aligned with the Advanced </w:t>
      </w:r>
      <w:r w:rsidR="00491C40">
        <w:t>Normalization</w:t>
      </w:r>
      <w:r>
        <w:t xml:space="preserve"> Tools package (</w:t>
      </w:r>
      <w:hyperlink r:id="rId14" w:history="1">
        <w:r w:rsidRPr="00B85096">
          <w:rPr>
            <w:rStyle w:val="Hyperlink"/>
          </w:rPr>
          <w:t>http://picsl.upenn.edu/software/ants</w:t>
        </w:r>
      </w:hyperlink>
      <w:r>
        <w:t xml:space="preserve">). </w:t>
      </w:r>
      <w:r w:rsidRPr="00A3024D">
        <w:t xml:space="preserve">Early and late </w:t>
      </w:r>
      <w:proofErr w:type="gramStart"/>
      <w:r w:rsidRPr="00A3024D">
        <w:t>phase</w:t>
      </w:r>
      <w:proofErr w:type="gramEnd"/>
      <w:r w:rsidRPr="00A3024D">
        <w:t xml:space="preserve"> </w:t>
      </w:r>
      <w:bookmarkStart w:id="6" w:name="_Hlk503180757"/>
      <w:r w:rsidRPr="00A3024D">
        <w:t xml:space="preserve">PIB </w:t>
      </w:r>
      <w:bookmarkEnd w:id="6"/>
      <w:r w:rsidRPr="00A3024D">
        <w:t xml:space="preserve">summed images were generated by averaging the registered </w:t>
      </w:r>
      <w:r w:rsidRPr="00A3024D">
        <w:lastRenderedPageBreak/>
        <w:t xml:space="preserve">emission series from the 1-8 min </w:t>
      </w:r>
      <w:r w:rsidR="00142448" w:rsidRPr="00A3024D">
        <w:t>(e-P</w:t>
      </w:r>
      <w:r w:rsidR="009F3C01" w:rsidRPr="00A3024D">
        <w:t>i</w:t>
      </w:r>
      <w:r w:rsidR="00142448" w:rsidRPr="00A3024D">
        <w:t>B)</w:t>
      </w:r>
      <w:r w:rsidRPr="00A3024D">
        <w:t xml:space="preserve"> and 40-70 min acquisition time windows respectively</w:t>
      </w:r>
      <w:r w:rsidR="00142448" w:rsidRPr="00A3024D">
        <w:t xml:space="preserve"> (l-PiB)</w:t>
      </w:r>
      <w:r w:rsidRPr="00A3024D">
        <w:t xml:space="preserve">. </w:t>
      </w:r>
      <w:r>
        <w:t xml:space="preserve">For each subject, </w:t>
      </w:r>
      <w:r w:rsidR="00AC43AB">
        <w:t>the</w:t>
      </w:r>
      <w:r>
        <w:t xml:space="preserve"> mean re-aligned P</w:t>
      </w:r>
      <w:r w:rsidR="009F3C01">
        <w:t>i</w:t>
      </w:r>
      <w:r>
        <w:t xml:space="preserve">B and </w:t>
      </w:r>
      <w:r w:rsidRPr="00E05459">
        <w:t xml:space="preserve">FDG </w:t>
      </w:r>
      <w:r>
        <w:t>images were rigidly co-registered to the T1</w:t>
      </w:r>
      <w:r w:rsidR="00535FFB">
        <w:t>w</w:t>
      </w:r>
      <w:r>
        <w:t xml:space="preserve"> MRI with mutual information as the similarity metric.  </w:t>
      </w:r>
      <w:r w:rsidRPr="009C5084">
        <w:t xml:space="preserve">To allow the use of standard-space </w:t>
      </w:r>
      <w:r>
        <w:t>regions-of-interest (ROIs), the T1</w:t>
      </w:r>
      <w:r w:rsidR="00535FFB">
        <w:t>w</w:t>
      </w:r>
      <w:r w:rsidRPr="009C5084">
        <w:t xml:space="preserve"> MRI of each subject </w:t>
      </w:r>
      <w:r>
        <w:t>was</w:t>
      </w:r>
      <w:r w:rsidRPr="009C5084">
        <w:t xml:space="preserve"> normalized to the Montreal Neurolog</w:t>
      </w:r>
      <w:r>
        <w:t>ical Institute (MNI) ICBM152 T1</w:t>
      </w:r>
      <w:r w:rsidR="00535FFB">
        <w:t>w</w:t>
      </w:r>
      <w:r w:rsidRPr="009C5084">
        <w:t xml:space="preserve"> brain atlas using symmetric normalization </w:t>
      </w:r>
      <w:r>
        <w:t>(</w:t>
      </w:r>
      <w:proofErr w:type="spellStart"/>
      <w:r>
        <w:t>SyN</w:t>
      </w:r>
      <w:proofErr w:type="spellEnd"/>
      <w:r>
        <w:t xml:space="preserve">) </w:t>
      </w:r>
      <w:r w:rsidRPr="009C5084">
        <w:t>driven by normalized cross-correlation similarity</w:t>
      </w:r>
      <w:r>
        <w:fldChar w:fldCharType="begin">
          <w:fldData xml:space="preserve">PEVuZE5vdGU+PENpdGU+PEF1dGhvcj5BdmFudHM8L0F1dGhvcj48WWVhcj4yMDExPC9ZZWFyPjxS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</w:fldData>
        </w:fldChar>
      </w:r>
      <w:r w:rsidR="00AC65F3">
        <w:instrText xml:space="preserve"> ADDIN EN.CITE </w:instrText>
      </w:r>
      <w:r w:rsidR="00AC65F3">
        <w:fldChar w:fldCharType="begin">
          <w:fldData xml:space="preserve">PEVuZE5vdGU+PENpdGU+PEF1dGhvcj5BdmFudHM8L0F1dGhvcj48WWVhcj4yMDExPC9ZZWFyPjxS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</w:fldData>
        </w:fldChar>
      </w:r>
      <w:r w:rsidR="00AC65F3">
        <w:instrText xml:space="preserve"> ADDIN EN.CITE.DATA </w:instrText>
      </w:r>
      <w:r w:rsidR="00AC65F3">
        <w:fldChar w:fldCharType="end"/>
      </w:r>
      <w:r>
        <w:fldChar w:fldCharType="separate"/>
      </w:r>
      <w:r w:rsidR="00AC65F3">
        <w:rPr>
          <w:noProof/>
        </w:rPr>
        <w:t>[18]</w:t>
      </w:r>
      <w:r>
        <w:fldChar w:fldCharType="end"/>
      </w:r>
      <w:r w:rsidRPr="009C5084">
        <w:t>.</w:t>
      </w:r>
      <w:r>
        <w:t xml:space="preserve"> </w:t>
      </w:r>
      <w:r w:rsidR="003F7D57">
        <w:t xml:space="preserve">The quality of all registrations was </w:t>
      </w:r>
      <w:r w:rsidR="00E4251B">
        <w:t xml:space="preserve">carefully </w:t>
      </w:r>
      <w:r w:rsidR="000F4AF5">
        <w:t>assessed</w:t>
      </w:r>
      <w:r w:rsidR="003F7D57">
        <w:t xml:space="preserve"> </w:t>
      </w:r>
      <w:r w:rsidR="000F4AF5">
        <w:t xml:space="preserve">by an experienced </w:t>
      </w:r>
      <w:proofErr w:type="spellStart"/>
      <w:r w:rsidR="000F4AF5">
        <w:t>neuro</w:t>
      </w:r>
      <w:proofErr w:type="spellEnd"/>
      <w:r w:rsidR="000F4AF5">
        <w:t>-radiologist</w:t>
      </w:r>
      <w:r w:rsidR="00E4251B">
        <w:t xml:space="preserve"> through visual inspection</w:t>
      </w:r>
      <w:r w:rsidR="000F4AF5">
        <w:t>.</w:t>
      </w:r>
      <w:r w:rsidR="003F7D57">
        <w:t xml:space="preserve"> </w:t>
      </w:r>
      <w:r>
        <w:t xml:space="preserve">Standard-space </w:t>
      </w:r>
      <w:r w:rsidRPr="004B00D2">
        <w:t xml:space="preserve">ROIs </w:t>
      </w:r>
      <w:r>
        <w:t xml:space="preserve">corresponding to the </w:t>
      </w:r>
      <w:r w:rsidRPr="00211A41">
        <w:t>Microbleed Anatomical Rating Scale (MARS)</w:t>
      </w:r>
      <w:r>
        <w:t xml:space="preserve"> were</w:t>
      </w:r>
      <w:r w:rsidRPr="004B00D2">
        <w:t xml:space="preserve"> realized </w:t>
      </w:r>
      <w:r>
        <w:t>by combining regions identified in</w:t>
      </w:r>
      <w:r w:rsidRPr="004B00D2">
        <w:t xml:space="preserve"> the Hammers atlas (</w:t>
      </w:r>
      <w:hyperlink r:id="rId15" w:history="1">
        <w:r w:rsidRPr="004D5E8A">
          <w:rPr>
            <w:rStyle w:val="Hyperlink"/>
          </w:rPr>
          <w:t>http://www.brain-development.org</w:t>
        </w:r>
      </w:hyperlink>
      <w:r w:rsidRPr="004B00D2">
        <w:t>)</w:t>
      </w:r>
      <w:r>
        <w:t xml:space="preserve"> </w:t>
      </w:r>
      <w:r>
        <w:fldChar w:fldCharType="begin">
          <w:fldData xml:space="preserve">PEVuZE5vdGU+PENpdGU+PEF1dGhvcj5Hb3VzaWFzPC9BdXRob3I+PFllYXI+MjAwODwvWWVhcj48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</w:fldData>
        </w:fldChar>
      </w:r>
      <w:r w:rsidR="00AC65F3">
        <w:instrText xml:space="preserve"> ADDIN EN.CITE </w:instrText>
      </w:r>
      <w:r w:rsidR="00AC65F3">
        <w:fldChar w:fldCharType="begin">
          <w:fldData xml:space="preserve">PEVuZE5vdGU+PENpdGU+PEF1dGhvcj5Hb3VzaWFzPC9BdXRob3I+PFllYXI+MjAwODwvWWVhcj48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</w:fldData>
        </w:fldChar>
      </w:r>
      <w:r w:rsidR="00AC65F3">
        <w:instrText xml:space="preserve"> ADDIN EN.CITE.DATA </w:instrText>
      </w:r>
      <w:r w:rsidR="00AC65F3">
        <w:fldChar w:fldCharType="end"/>
      </w:r>
      <w:r>
        <w:fldChar w:fldCharType="separate"/>
      </w:r>
      <w:r w:rsidR="00AC65F3">
        <w:rPr>
          <w:noProof/>
        </w:rPr>
        <w:t>[19]</w:t>
      </w:r>
      <w:r>
        <w:fldChar w:fldCharType="end"/>
      </w:r>
      <w:r w:rsidR="005B0648">
        <w:t xml:space="preserve"> (Figure 1)</w:t>
      </w:r>
      <w:r>
        <w:t>. G</w:t>
      </w:r>
      <w:r w:rsidRPr="00211A41">
        <w:t xml:space="preserve">rey matter (GM) from the following </w:t>
      </w:r>
      <w:r>
        <w:t>regions</w:t>
      </w:r>
      <w:r w:rsidRPr="00211A41">
        <w:t xml:space="preserve"> was analy</w:t>
      </w:r>
      <w:r w:rsidR="009F3C01">
        <w:t>z</w:t>
      </w:r>
      <w:r w:rsidRPr="00211A41">
        <w:t>ed: left and right frontal</w:t>
      </w:r>
      <w:r>
        <w:t xml:space="preserve">, </w:t>
      </w:r>
      <w:r w:rsidRPr="00211A41">
        <w:t>temporal</w:t>
      </w:r>
      <w:r>
        <w:t xml:space="preserve">, </w:t>
      </w:r>
      <w:r w:rsidRPr="00211A41">
        <w:t xml:space="preserve">parietal </w:t>
      </w:r>
      <w:r>
        <w:t xml:space="preserve">and </w:t>
      </w:r>
      <w:r w:rsidRPr="00211A41">
        <w:t>occipital lobe</w:t>
      </w:r>
      <w:r>
        <w:t>s</w:t>
      </w:r>
      <w:r w:rsidRPr="00211A41">
        <w:t xml:space="preserve">, </w:t>
      </w:r>
      <w:r>
        <w:t>and insula. Regions for</w:t>
      </w:r>
      <w:r w:rsidRPr="00211A41">
        <w:t xml:space="preserve"> the anterior and posterior cingulate</w:t>
      </w:r>
      <w:r>
        <w:t xml:space="preserve">, </w:t>
      </w:r>
      <w:r w:rsidRPr="00211A41">
        <w:t xml:space="preserve">averaged over the left and right </w:t>
      </w:r>
      <w:r w:rsidR="000F4DB6">
        <w:t xml:space="preserve">cerebral </w:t>
      </w:r>
      <w:r w:rsidRPr="00211A41">
        <w:t>hemispheres</w:t>
      </w:r>
      <w:r>
        <w:t>, cerebellar cortex and vermis were also included in the analysis</w:t>
      </w:r>
      <w:r w:rsidRPr="00211A41">
        <w:t>.</w:t>
      </w:r>
      <w:r>
        <w:t xml:space="preserve"> </w:t>
      </w:r>
      <w:r w:rsidRPr="009C5084">
        <w:t xml:space="preserve">Transformation of </w:t>
      </w:r>
      <w:r>
        <w:t>the template ROIs to each participant’s T1</w:t>
      </w:r>
      <w:r w:rsidR="00535FFB">
        <w:t>w</w:t>
      </w:r>
      <w:r w:rsidRPr="009C5084">
        <w:t xml:space="preserve"> MRI </w:t>
      </w:r>
      <w:r>
        <w:t>was</w:t>
      </w:r>
      <w:r w:rsidRPr="009C5084">
        <w:t xml:space="preserve"> subsequently performed using the inverse of the transformation calculated for spatial normali</w:t>
      </w:r>
      <w:r w:rsidR="009F3C01">
        <w:t>z</w:t>
      </w:r>
      <w:r w:rsidRPr="009C5084">
        <w:t>ation.</w:t>
      </w:r>
      <w:r>
        <w:t xml:space="preserve"> GM radioactivity concentration within all ROIs was estimated using linear regression of the PET radioactivity concentration as a function of voxel-wise GM probability using SPM12 (</w:t>
      </w:r>
      <w:hyperlink r:id="rId16" w:history="1">
        <w:r w:rsidRPr="00CD55FE">
          <w:rPr>
            <w:rStyle w:val="Hyperlink"/>
          </w:rPr>
          <w:t>http://www.fil.ion.ucl.ac.uk/spm/</w:t>
        </w:r>
      </w:hyperlink>
      <w:r>
        <w:t xml:space="preserve">) probability maps. </w:t>
      </w:r>
      <w:bookmarkStart w:id="7" w:name="_Hlk503185135"/>
      <w:proofErr w:type="gramStart"/>
      <w:r w:rsidR="000F4AF5">
        <w:t>e</w:t>
      </w:r>
      <w:proofErr w:type="gramEnd"/>
      <w:r w:rsidR="000F4AF5">
        <w:t>-PiB</w:t>
      </w:r>
      <w:bookmarkEnd w:id="7"/>
      <w:r>
        <w:t xml:space="preserve"> </w:t>
      </w:r>
      <w:r w:rsidRPr="00AD70AC">
        <w:t xml:space="preserve">and </w:t>
      </w:r>
      <w:r w:rsidRPr="00080AAD">
        <w:rPr>
          <w:vertAlign w:val="superscript"/>
        </w:rPr>
        <w:t>18</w:t>
      </w:r>
      <w:r w:rsidRPr="00AD70AC">
        <w:t xml:space="preserve">F-FDG </w:t>
      </w:r>
      <w:r>
        <w:t xml:space="preserve">PET values were quantified </w:t>
      </w:r>
      <w:bookmarkStart w:id="8" w:name="_Hlk503183175"/>
      <w:r>
        <w:t xml:space="preserve">by </w:t>
      </w:r>
      <w:r w:rsidRPr="00B73A8F">
        <w:t>SUV</w:t>
      </w:r>
      <w:r>
        <w:t>R</w:t>
      </w:r>
      <w:bookmarkEnd w:id="8"/>
      <w:r>
        <w:t xml:space="preserve"> through </w:t>
      </w:r>
      <w:r w:rsidR="002D2D2D">
        <w:t>normalization</w:t>
      </w:r>
      <w:r>
        <w:t xml:space="preserve"> of the GM signal in each lobar region by the mean radioactivity in the cerebellar vermis</w:t>
      </w:r>
      <w:r>
        <w:fldChar w:fldCharType="begin">
          <w:fldData xml:space="preserve">PEVuZE5vdGU+PENpdGU+PEF1dGhvcj5GYXJpZDwvQXV0aG9yPjxZZWFyPjIwMTU8L1llYXI+PFJl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=
</w:fldData>
        </w:fldChar>
      </w:r>
      <w:r w:rsidR="00AC65F3">
        <w:instrText xml:space="preserve"> ADDIN EN.CITE </w:instrText>
      </w:r>
      <w:r w:rsidR="00AC65F3">
        <w:fldChar w:fldCharType="begin">
          <w:fldData xml:space="preserve">PEVuZE5vdGU+PENpdGU+PEF1dGhvcj5GYXJpZDwvQXV0aG9yPjxZZWFyPjIwMTU8L1llYXI+PFJl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=
</w:fldData>
        </w:fldChar>
      </w:r>
      <w:r w:rsidR="00AC65F3">
        <w:instrText xml:space="preserve"> ADDIN EN.CITE.DATA </w:instrText>
      </w:r>
      <w:r w:rsidR="00AC65F3">
        <w:fldChar w:fldCharType="end"/>
      </w:r>
      <w:r>
        <w:fldChar w:fldCharType="separate"/>
      </w:r>
      <w:r w:rsidR="00AC65F3">
        <w:rPr>
          <w:noProof/>
        </w:rPr>
        <w:t>[20, 21]</w:t>
      </w:r>
      <w:r>
        <w:fldChar w:fldCharType="end"/>
      </w:r>
      <w:r>
        <w:t xml:space="preserve">. </w:t>
      </w:r>
      <w:proofErr w:type="gramStart"/>
      <w:r w:rsidR="00100D44">
        <w:t>l</w:t>
      </w:r>
      <w:proofErr w:type="gramEnd"/>
      <w:r w:rsidR="00100D44">
        <w:t xml:space="preserve">-PiB </w:t>
      </w:r>
      <w:r>
        <w:t>SUVR values were obtained for the same ROIs by normalization to the mean radioactivity concentration in the cerebellar cortex.</w:t>
      </w:r>
    </w:p>
    <w:p w14:paraId="429110CD" w14:textId="01BE063F" w:rsidR="007E1114" w:rsidRPr="003209B8" w:rsidRDefault="007E1114" w:rsidP="00D92AF4">
      <w:pPr>
        <w:spacing w:line="480" w:lineRule="auto"/>
        <w:jc w:val="both"/>
        <w:rPr>
          <w:rFonts w:eastAsia="Times New Roman" w:cs="Courier New"/>
          <w:lang w:val="en-GB" w:eastAsia="en-GB"/>
        </w:rPr>
      </w:pPr>
      <w:proofErr w:type="gramStart"/>
      <w:r w:rsidRPr="003209B8">
        <w:rPr>
          <w:rFonts w:eastAsia="Times New Roman" w:cs="Courier New"/>
          <w:lang w:val="en-GB" w:eastAsia="en-GB"/>
        </w:rPr>
        <w:lastRenderedPageBreak/>
        <w:t xml:space="preserve">SWI </w:t>
      </w:r>
      <w:r>
        <w:rPr>
          <w:rFonts w:eastAsia="Times New Roman" w:cs="Courier New"/>
          <w:lang w:val="en-GB" w:eastAsia="en-GB"/>
        </w:rPr>
        <w:t>images were assessed by</w:t>
      </w:r>
      <w:r w:rsidR="00100D44">
        <w:rPr>
          <w:rFonts w:eastAsia="Times New Roman" w:cs="Courier New"/>
          <w:lang w:val="en-GB" w:eastAsia="en-GB"/>
        </w:rPr>
        <w:t xml:space="preserve"> </w:t>
      </w:r>
      <w:r>
        <w:rPr>
          <w:rFonts w:eastAsia="Times New Roman" w:cs="Courier New"/>
          <w:lang w:val="en-GB" w:eastAsia="en-GB"/>
        </w:rPr>
        <w:t>neuroradiologist</w:t>
      </w:r>
      <w:proofErr w:type="gramEnd"/>
      <w:r w:rsidRPr="003209B8">
        <w:rPr>
          <w:rFonts w:eastAsia="Times New Roman" w:cs="Courier New"/>
          <w:lang w:val="en-GB" w:eastAsia="en-GB"/>
        </w:rPr>
        <w:t xml:space="preserve"> with </w:t>
      </w:r>
      <w:r w:rsidR="00100D44">
        <w:rPr>
          <w:rFonts w:eastAsia="Times New Roman" w:cs="Courier New"/>
          <w:lang w:val="en-GB" w:eastAsia="en-GB"/>
        </w:rPr>
        <w:t xml:space="preserve">10 years </w:t>
      </w:r>
      <w:r w:rsidRPr="003209B8">
        <w:rPr>
          <w:rFonts w:eastAsia="Times New Roman" w:cs="Courier New"/>
          <w:lang w:val="en-GB" w:eastAsia="en-GB"/>
        </w:rPr>
        <w:t xml:space="preserve">experience in reading SWI/Gradient echo images. </w:t>
      </w:r>
      <w:r w:rsidR="006A6DA5">
        <w:rPr>
          <w:rFonts w:eastAsia="Times New Roman" w:cs="Courier New"/>
          <w:lang w:val="en-GB" w:eastAsia="en-GB"/>
        </w:rPr>
        <w:t>The n</w:t>
      </w:r>
      <w:r w:rsidRPr="003209B8">
        <w:rPr>
          <w:rFonts w:eastAsia="Times New Roman" w:cs="Courier New"/>
          <w:lang w:val="en-GB" w:eastAsia="en-GB"/>
        </w:rPr>
        <w:t xml:space="preserve">umber and size of the microbleeds in each anatomical region were measured using </w:t>
      </w:r>
      <w:r w:rsidR="00EB6DCE">
        <w:rPr>
          <w:rFonts w:eastAsia="Times New Roman" w:cs="Courier New"/>
          <w:lang w:val="en-GB" w:eastAsia="en-GB"/>
        </w:rPr>
        <w:t xml:space="preserve">the validated </w:t>
      </w:r>
      <w:r w:rsidRPr="003209B8">
        <w:rPr>
          <w:rFonts w:eastAsia="Times New Roman" w:cs="Courier New"/>
          <w:lang w:val="en-GB" w:eastAsia="en-GB"/>
        </w:rPr>
        <w:t xml:space="preserve">MARS scale </w:t>
      </w:r>
      <w:r w:rsidRPr="003209B8">
        <w:rPr>
          <w:rFonts w:eastAsia="Times New Roman" w:cs="Courier New"/>
          <w:lang w:val="en-GB" w:eastAsia="en-GB"/>
        </w:rPr>
        <w:fldChar w:fldCharType="begin"/>
      </w:r>
      <w:r w:rsidR="00AC65F3">
        <w:rPr>
          <w:rFonts w:eastAsia="Times New Roman" w:cs="Courier New"/>
          <w:lang w:val="en-GB" w:eastAsia="en-GB"/>
        </w:rPr>
        <w:instrText xml:space="preserve"> ADDIN EN.CITE &lt;EndNote&gt;&lt;Cite&gt;&lt;Author&gt;Gregoire&lt;/Author&gt;&lt;Year&gt;2009&lt;/Year&gt;&lt;RecNum&gt;0&lt;/RecNum&gt;&lt;IDText&gt;The Microbleed Anatomical Rating Scale (MARS): reliability of a tool to map brain microbleeds&lt;/IDText&gt;&lt;DisplayText&gt;[22]&lt;/DisplayText&gt;&lt;record&gt;&lt;dates&gt;&lt;pub-dates&gt;&lt;date&gt;Nov 24&lt;/date&gt;&lt;/pub-dates&gt;&lt;year&gt;2009&lt;/year&gt;&lt;/dates&gt;&lt;keywords&gt;&lt;keyword&gt;Brain/*pathology&lt;/keyword&gt;&lt;keyword&gt;*Brain Mapping&lt;/keyword&gt;&lt;keyword&gt;Confidence Intervals&lt;/keyword&gt;&lt;keyword&gt;Female&lt;/keyword&gt;&lt;keyword&gt;Humans&lt;/keyword&gt;&lt;keyword&gt;Intracranial Hemorrhages/*diagnosis&lt;/keyword&gt;&lt;keyword&gt;Magnetic Resonance Imaging/methods&lt;/keyword&gt;&lt;keyword&gt;Male&lt;/keyword&gt;&lt;keyword&gt;Odds Ratio&lt;/keyword&gt;&lt;keyword&gt;Reproducibility of Results&lt;/keyword&gt;&lt;keyword&gt;Retrospective Studies&lt;/keyword&gt;&lt;keyword&gt;*Severity of Illness Index&lt;/keyword&gt;&lt;/keywords&gt;&lt;urls&gt;&lt;related-urls&gt;&lt;url&gt;http://dx.doi.org/10.1212/WNL.0b013e3181c34a7d&lt;/url&gt;&lt;/related-urls&gt;&lt;/urls&gt;&lt;isbn&gt;0028-3878&lt;/isbn&gt;&lt;titles&gt;&lt;title&gt;The Microbleed Anatomical Rating Scale (MARS): reliability of a tool to map brain microbleeds&lt;/title&gt;&lt;secondary-title&gt;Neurology&lt;/secondary-title&gt;&lt;alt-title&gt;Neurology&lt;/alt-title&gt;&lt;/titles&gt;&lt;pages&gt;1759-66&lt;/pages&gt;&lt;number&gt;21&lt;/number&gt;&lt;contributors&gt;&lt;authors&gt;&lt;author&gt;Gregoire, S. M.&lt;/author&gt;&lt;author&gt;Chaudhary, U. J.&lt;/author&gt;&lt;author&gt;Brown, M. M.&lt;/author&gt;&lt;author&gt;Yousry, T. A.&lt;/author&gt;&lt;author&gt;Kallis, C.&lt;/author&gt;&lt;author&gt;Jager, H. R.&lt;/author&gt;&lt;author&gt;Werring, D. J.&lt;/author&gt;&lt;/authors&gt;&lt;/contributors&gt;&lt;edition&gt;2009/11/26&lt;/edition&gt;&lt;language&gt;eng&lt;/language&gt;&lt;added-date format="utc"&gt;1481323002&lt;/added-date&gt;&lt;ref-type name="Journal Article"&gt;17&lt;/ref-type&gt;&lt;auth-address&gt;Stroke Research Group, National Hospital for Neurology and Neurosurgery, Queen Square, London WC1N 3BG, UK.&lt;/auth-address&gt;&lt;remote-database-provider&gt;NLM&lt;/remote-database-provider&gt;&lt;rec-number&gt;280&lt;/rec-number&gt;&lt;last-updated-date format="utc"&gt;1481323002&lt;/last-updated-date&gt;&lt;accession-num&gt;19933977&lt;/accession-num&gt;&lt;electronic-resource-num&gt;10.1212/WNL.0b013e3181c34a7d&lt;/electronic-resource-num&gt;&lt;volume&gt;73&lt;/volume&gt;&lt;/record&gt;&lt;/Cite&gt;&lt;/EndNote&gt;</w:instrText>
      </w:r>
      <w:r w:rsidRPr="003209B8">
        <w:rPr>
          <w:rFonts w:eastAsia="Times New Roman" w:cs="Courier New"/>
          <w:lang w:val="en-GB" w:eastAsia="en-GB"/>
        </w:rPr>
        <w:fldChar w:fldCharType="separate"/>
      </w:r>
      <w:r w:rsidR="00AC65F3">
        <w:rPr>
          <w:rFonts w:eastAsia="Times New Roman" w:cs="Courier New"/>
          <w:noProof/>
          <w:lang w:val="en-GB" w:eastAsia="en-GB"/>
        </w:rPr>
        <w:t>[22]</w:t>
      </w:r>
      <w:r w:rsidRPr="003209B8">
        <w:rPr>
          <w:rFonts w:eastAsia="Times New Roman" w:cs="Courier New"/>
          <w:lang w:val="en-GB" w:eastAsia="en-GB"/>
        </w:rPr>
        <w:fldChar w:fldCharType="end"/>
      </w:r>
      <w:r w:rsidRPr="003209B8">
        <w:rPr>
          <w:rFonts w:eastAsia="Times New Roman" w:cs="Courier New"/>
          <w:lang w:val="en-GB" w:eastAsia="en-GB"/>
        </w:rPr>
        <w:t xml:space="preserve">. </w:t>
      </w:r>
      <w:r>
        <w:rPr>
          <w:rFonts w:eastAsia="Times New Roman" w:cs="Courier New"/>
          <w:lang w:val="en-GB" w:eastAsia="en-GB"/>
        </w:rPr>
        <w:t xml:space="preserve">Images from </w:t>
      </w:r>
      <w:r w:rsidR="00100D44">
        <w:rPr>
          <w:rFonts w:eastAsia="Times New Roman" w:cs="Courier New"/>
          <w:lang w:val="en-GB" w:eastAsia="en-GB"/>
        </w:rPr>
        <w:t>three</w:t>
      </w:r>
      <w:r>
        <w:rPr>
          <w:rFonts w:eastAsia="Times New Roman" w:cs="Courier New"/>
          <w:lang w:val="en-GB" w:eastAsia="en-GB"/>
        </w:rPr>
        <w:t xml:space="preserve"> echo times (TE) were assessed separately </w:t>
      </w:r>
      <w:r w:rsidRPr="003209B8">
        <w:rPr>
          <w:rFonts w:eastAsia="Times New Roman" w:cs="Courier New"/>
          <w:lang w:val="en-GB" w:eastAsia="en-GB"/>
        </w:rPr>
        <w:t>in addition to the combined echo images for better delineation of CMB</w:t>
      </w:r>
      <w:r>
        <w:rPr>
          <w:rFonts w:eastAsia="Times New Roman" w:cs="Courier New"/>
          <w:lang w:val="en-GB" w:eastAsia="en-GB"/>
        </w:rPr>
        <w:t xml:space="preserve"> since l</w:t>
      </w:r>
      <w:r w:rsidRPr="003209B8">
        <w:rPr>
          <w:rFonts w:eastAsia="Times New Roman" w:cs="Courier New"/>
          <w:lang w:val="en-GB" w:eastAsia="en-GB"/>
        </w:rPr>
        <w:t>ower echo SWI has better signal</w:t>
      </w:r>
      <w:r w:rsidR="006A6DA5">
        <w:rPr>
          <w:rFonts w:eastAsia="Times New Roman" w:cs="Courier New"/>
          <w:lang w:val="en-GB" w:eastAsia="en-GB"/>
        </w:rPr>
        <w:t>-</w:t>
      </w:r>
      <w:r w:rsidRPr="003209B8">
        <w:rPr>
          <w:rFonts w:eastAsia="Times New Roman" w:cs="Courier New"/>
          <w:lang w:val="en-GB" w:eastAsia="en-GB"/>
        </w:rPr>
        <w:t>to</w:t>
      </w:r>
      <w:r w:rsidR="006A6DA5">
        <w:rPr>
          <w:rFonts w:eastAsia="Times New Roman" w:cs="Courier New"/>
          <w:lang w:val="en-GB" w:eastAsia="en-GB"/>
        </w:rPr>
        <w:t>-</w:t>
      </w:r>
      <w:r w:rsidRPr="003209B8">
        <w:rPr>
          <w:rFonts w:eastAsia="Times New Roman" w:cs="Courier New"/>
          <w:lang w:val="en-GB" w:eastAsia="en-GB"/>
        </w:rPr>
        <w:t xml:space="preserve">noise ratio while higher echo images had more </w:t>
      </w:r>
      <w:r w:rsidR="00BE40EC">
        <w:rPr>
          <w:rFonts w:eastAsia="Times New Roman" w:cs="Courier New"/>
          <w:lang w:val="en-GB" w:eastAsia="en-GB"/>
        </w:rPr>
        <w:t xml:space="preserve">pronounced </w:t>
      </w:r>
      <w:r w:rsidRPr="003209B8">
        <w:rPr>
          <w:rFonts w:eastAsia="Times New Roman" w:cs="Courier New"/>
          <w:lang w:val="en-GB" w:eastAsia="en-GB"/>
        </w:rPr>
        <w:t>susceptibility</w:t>
      </w:r>
      <w:r>
        <w:rPr>
          <w:rFonts w:eastAsia="Times New Roman" w:cs="Courier New"/>
          <w:lang w:val="en-GB" w:eastAsia="en-GB"/>
        </w:rPr>
        <w:t xml:space="preserve"> effect</w:t>
      </w:r>
      <w:r w:rsidR="00BE40EC">
        <w:rPr>
          <w:rFonts w:eastAsia="Times New Roman" w:cs="Courier New"/>
          <w:lang w:val="en-GB" w:eastAsia="en-GB"/>
        </w:rPr>
        <w:t>s</w:t>
      </w:r>
      <w:r w:rsidRPr="003209B8">
        <w:rPr>
          <w:rFonts w:eastAsia="Times New Roman" w:cs="Courier New"/>
          <w:lang w:val="en-GB" w:eastAsia="en-GB"/>
        </w:rPr>
        <w:t xml:space="preserve">. </w:t>
      </w:r>
      <w:r w:rsidR="00AC43AB">
        <w:rPr>
          <w:rFonts w:eastAsia="Times New Roman" w:cs="Courier New"/>
          <w:lang w:val="en-GB" w:eastAsia="en-GB"/>
        </w:rPr>
        <w:t>Subjects</w:t>
      </w:r>
      <w:r w:rsidRPr="003209B8">
        <w:rPr>
          <w:rFonts w:eastAsia="Times New Roman" w:cs="Courier New"/>
          <w:lang w:val="en-GB" w:eastAsia="en-GB"/>
        </w:rPr>
        <w:t xml:space="preserve"> with </w:t>
      </w:r>
      <w:r w:rsidRPr="003209B8">
        <w:rPr>
          <w:rFonts w:eastAsia="Times New Roman" w:cs="Courier New"/>
          <w:u w:val="single"/>
          <w:lang w:val="en-GB" w:eastAsia="en-GB"/>
        </w:rPr>
        <w:t>&gt;</w:t>
      </w:r>
      <w:r w:rsidRPr="003209B8">
        <w:rPr>
          <w:rFonts w:eastAsia="Times New Roman" w:cs="Courier New"/>
          <w:lang w:val="en-GB" w:eastAsia="en-GB"/>
        </w:rPr>
        <w:t xml:space="preserve">1 CMB in </w:t>
      </w:r>
      <w:r>
        <w:rPr>
          <w:rFonts w:eastAsia="Times New Roman" w:cs="Courier New"/>
          <w:lang w:val="en-GB" w:eastAsia="en-GB"/>
        </w:rPr>
        <w:t xml:space="preserve">any </w:t>
      </w:r>
      <w:r w:rsidRPr="003209B8">
        <w:rPr>
          <w:rFonts w:eastAsia="Times New Roman" w:cs="Courier New"/>
          <w:lang w:val="en-GB" w:eastAsia="en-GB"/>
        </w:rPr>
        <w:t xml:space="preserve">lobar distribution were considered </w:t>
      </w:r>
      <w:bookmarkStart w:id="9" w:name="_Hlk508315578"/>
      <w:r w:rsidRPr="003209B8">
        <w:rPr>
          <w:rFonts w:eastAsia="Times New Roman" w:cs="Courier New"/>
          <w:lang w:val="en-GB" w:eastAsia="en-GB"/>
        </w:rPr>
        <w:t>CMB</w:t>
      </w:r>
      <w:r w:rsidR="006A6DA5">
        <w:rPr>
          <w:rFonts w:eastAsia="Times New Roman" w:cs="Courier New"/>
          <w:lang w:val="en-GB" w:eastAsia="en-GB"/>
        </w:rPr>
        <w:t>-</w:t>
      </w:r>
      <w:bookmarkEnd w:id="9"/>
      <w:r w:rsidR="006A6DA5">
        <w:rPr>
          <w:rFonts w:eastAsia="Times New Roman" w:cs="Courier New"/>
          <w:lang w:val="en-GB" w:eastAsia="en-GB"/>
        </w:rPr>
        <w:t>positive</w:t>
      </w:r>
      <w:r w:rsidRPr="003209B8">
        <w:rPr>
          <w:rFonts w:eastAsia="Times New Roman" w:cs="Courier New"/>
          <w:lang w:val="en-GB" w:eastAsia="en-GB"/>
        </w:rPr>
        <w:t xml:space="preserve"> (</w:t>
      </w:r>
      <w:r w:rsidR="006A6DA5" w:rsidRPr="006A6DA5">
        <w:rPr>
          <w:rFonts w:eastAsia="Times New Roman" w:cs="Courier New"/>
          <w:lang w:val="en-GB" w:eastAsia="en-GB"/>
        </w:rPr>
        <w:t>CMB</w:t>
      </w:r>
      <w:r w:rsidRPr="003209B8">
        <w:rPr>
          <w:rFonts w:eastAsia="Times New Roman" w:cs="Courier New"/>
          <w:lang w:val="en-GB" w:eastAsia="en-GB"/>
        </w:rPr>
        <w:t>+). In addition</w:t>
      </w:r>
      <w:r>
        <w:rPr>
          <w:rFonts w:eastAsia="Times New Roman" w:cs="Courier New"/>
          <w:lang w:val="en-GB" w:eastAsia="en-GB"/>
        </w:rPr>
        <w:t>,</w:t>
      </w:r>
      <w:r w:rsidRPr="003209B8">
        <w:rPr>
          <w:rFonts w:eastAsia="Times New Roman" w:cs="Courier New"/>
          <w:lang w:val="en-GB" w:eastAsia="en-GB"/>
        </w:rPr>
        <w:t xml:space="preserve"> we classified each</w:t>
      </w:r>
      <w:r>
        <w:rPr>
          <w:rFonts w:eastAsia="Times New Roman" w:cs="Courier New"/>
          <w:lang w:val="en-GB" w:eastAsia="en-GB"/>
        </w:rPr>
        <w:t xml:space="preserve"> of the</w:t>
      </w:r>
      <w:r w:rsidRPr="003209B8">
        <w:rPr>
          <w:rFonts w:eastAsia="Times New Roman" w:cs="Courier New"/>
          <w:lang w:val="en-GB" w:eastAsia="en-GB"/>
        </w:rPr>
        <w:t xml:space="preserve"> 5 anatomical regions of cerebral hemispheres derived from MARS scale (</w:t>
      </w:r>
      <w:r w:rsidR="006A6DA5">
        <w:rPr>
          <w:rFonts w:eastAsia="Times New Roman" w:cs="Courier New"/>
          <w:lang w:val="en-GB" w:eastAsia="en-GB"/>
        </w:rPr>
        <w:t>f</w:t>
      </w:r>
      <w:r w:rsidRPr="003209B8">
        <w:rPr>
          <w:rFonts w:eastAsia="Times New Roman" w:cs="Courier New"/>
          <w:lang w:val="en-GB" w:eastAsia="en-GB"/>
        </w:rPr>
        <w:t xml:space="preserve">rontal, </w:t>
      </w:r>
      <w:r w:rsidR="006A6DA5">
        <w:rPr>
          <w:rFonts w:eastAsia="Times New Roman" w:cs="Courier New"/>
          <w:lang w:val="en-GB" w:eastAsia="en-GB"/>
        </w:rPr>
        <w:t>t</w:t>
      </w:r>
      <w:r w:rsidRPr="003209B8">
        <w:rPr>
          <w:rFonts w:eastAsia="Times New Roman" w:cs="Courier New"/>
          <w:lang w:val="en-GB" w:eastAsia="en-GB"/>
        </w:rPr>
        <w:t xml:space="preserve">emporal, </w:t>
      </w:r>
      <w:r w:rsidR="006A6DA5">
        <w:rPr>
          <w:rFonts w:eastAsia="Times New Roman" w:cs="Courier New"/>
          <w:lang w:val="en-GB" w:eastAsia="en-GB"/>
        </w:rPr>
        <w:t>p</w:t>
      </w:r>
      <w:r w:rsidRPr="003209B8">
        <w:rPr>
          <w:rFonts w:eastAsia="Times New Roman" w:cs="Courier New"/>
          <w:lang w:val="en-GB" w:eastAsia="en-GB"/>
        </w:rPr>
        <w:t xml:space="preserve">arietal, </w:t>
      </w:r>
      <w:r w:rsidR="006A6DA5">
        <w:rPr>
          <w:rFonts w:eastAsia="Times New Roman" w:cs="Courier New"/>
          <w:lang w:val="en-GB" w:eastAsia="en-GB"/>
        </w:rPr>
        <w:t>o</w:t>
      </w:r>
      <w:r w:rsidRPr="003209B8">
        <w:rPr>
          <w:rFonts w:eastAsia="Times New Roman" w:cs="Courier New"/>
          <w:lang w:val="en-GB" w:eastAsia="en-GB"/>
        </w:rPr>
        <w:t>ccipital and insula regions) individually into CMB</w:t>
      </w:r>
      <w:r>
        <w:rPr>
          <w:rFonts w:eastAsia="Times New Roman" w:cs="Courier New"/>
          <w:lang w:val="en-GB" w:eastAsia="en-GB"/>
        </w:rPr>
        <w:t>+/- based on presence of l</w:t>
      </w:r>
      <w:r w:rsidRPr="003209B8">
        <w:rPr>
          <w:rFonts w:eastAsia="Times New Roman" w:cs="Courier New"/>
          <w:lang w:val="en-GB" w:eastAsia="en-GB"/>
        </w:rPr>
        <w:t xml:space="preserve">CMB in that region. </w:t>
      </w:r>
    </w:p>
    <w:p w14:paraId="492FBBAD" w14:textId="77777777" w:rsidR="00294CF0" w:rsidRPr="003209B8" w:rsidRDefault="007E1114" w:rsidP="00294CF0">
      <w:pPr>
        <w:spacing w:line="480" w:lineRule="auto"/>
        <w:jc w:val="both"/>
        <w:rPr>
          <w:rFonts w:eastAsia="Times New Roman" w:cs="Courier New"/>
          <w:lang w:val="en-GB" w:eastAsia="en-GB"/>
        </w:rPr>
      </w:pPr>
      <w:r w:rsidRPr="003209B8">
        <w:rPr>
          <w:rFonts w:eastAsia="Times New Roman" w:cs="Courier New"/>
          <w:lang w:val="en-GB" w:eastAsia="en-GB"/>
        </w:rPr>
        <w:t xml:space="preserve">Statistical analysis: JMP pro V13 was used for analysis. The association between </w:t>
      </w:r>
      <w:r>
        <w:rPr>
          <w:rFonts w:eastAsia="Times New Roman" w:cs="Courier New"/>
          <w:lang w:val="en-GB" w:eastAsia="en-GB"/>
        </w:rPr>
        <w:t>dichotomized C</w:t>
      </w:r>
      <w:r w:rsidRPr="003209B8">
        <w:rPr>
          <w:rFonts w:eastAsia="Times New Roman" w:cs="Courier New"/>
          <w:lang w:val="en-GB" w:eastAsia="en-GB"/>
        </w:rPr>
        <w:t xml:space="preserve">MB and both early and late PiB and also FDG </w:t>
      </w:r>
      <w:r w:rsidR="00F26D18">
        <w:rPr>
          <w:rFonts w:eastAsia="Times New Roman" w:cs="Courier New"/>
          <w:lang w:val="en-GB" w:eastAsia="en-GB"/>
        </w:rPr>
        <w:t xml:space="preserve">PET </w:t>
      </w:r>
      <w:r w:rsidRPr="003209B8">
        <w:rPr>
          <w:rFonts w:eastAsia="Times New Roman" w:cs="Courier New"/>
          <w:lang w:val="en-GB" w:eastAsia="en-GB"/>
        </w:rPr>
        <w:t>SUVR were assessed using multiple regression modelling adjusting for sex, age, education</w:t>
      </w:r>
      <w:r>
        <w:rPr>
          <w:rFonts w:eastAsia="Times New Roman" w:cs="Courier New"/>
          <w:lang w:val="en-GB" w:eastAsia="en-GB"/>
        </w:rPr>
        <w:t>,</w:t>
      </w:r>
      <w:r w:rsidRPr="003209B8">
        <w:rPr>
          <w:rFonts w:eastAsia="Times New Roman" w:cs="Courier New"/>
          <w:lang w:val="en-GB" w:eastAsia="en-GB"/>
        </w:rPr>
        <w:t xml:space="preserve"> and all </w:t>
      </w:r>
      <w:r w:rsidR="0032083D">
        <w:rPr>
          <w:rFonts w:eastAsia="Times New Roman" w:cs="Courier New"/>
          <w:lang w:val="en-GB" w:eastAsia="en-GB"/>
        </w:rPr>
        <w:t>above</w:t>
      </w:r>
      <w:r w:rsidR="00A3024D">
        <w:rPr>
          <w:rFonts w:eastAsia="Times New Roman" w:cs="Courier New"/>
          <w:lang w:val="en-GB" w:eastAsia="en-GB"/>
        </w:rPr>
        <w:t>-</w:t>
      </w:r>
      <w:r w:rsidR="0032083D">
        <w:rPr>
          <w:rFonts w:eastAsia="Times New Roman" w:cs="Courier New"/>
          <w:lang w:val="en-GB" w:eastAsia="en-GB"/>
        </w:rPr>
        <w:t>mentione</w:t>
      </w:r>
      <w:r w:rsidR="00A3024D">
        <w:rPr>
          <w:rFonts w:eastAsia="Times New Roman" w:cs="Courier New"/>
          <w:lang w:val="en-GB" w:eastAsia="en-GB"/>
        </w:rPr>
        <w:t>d</w:t>
      </w:r>
      <w:r w:rsidR="0032083D">
        <w:rPr>
          <w:rFonts w:eastAsia="Times New Roman" w:cs="Courier New"/>
          <w:lang w:val="en-GB" w:eastAsia="en-GB"/>
        </w:rPr>
        <w:t xml:space="preserve"> </w:t>
      </w:r>
      <w:r w:rsidRPr="003209B8">
        <w:rPr>
          <w:rFonts w:eastAsia="Times New Roman" w:cs="Courier New"/>
          <w:lang w:val="en-GB" w:eastAsia="en-GB"/>
        </w:rPr>
        <w:t>CV risk factors</w:t>
      </w:r>
      <w:r w:rsidR="000C26DE">
        <w:rPr>
          <w:rFonts w:eastAsia="Times New Roman" w:cs="Courier New"/>
          <w:lang w:val="en-GB" w:eastAsia="en-GB"/>
        </w:rPr>
        <w:t xml:space="preserve"> in univariate models and consequently multivariate containing only significant factors</w:t>
      </w:r>
      <w:r w:rsidRPr="003209B8">
        <w:rPr>
          <w:rFonts w:eastAsia="Times New Roman" w:cs="Courier New"/>
          <w:lang w:val="en-GB" w:eastAsia="en-GB"/>
        </w:rPr>
        <w:t xml:space="preserve">. </w:t>
      </w:r>
      <w:proofErr w:type="gramStart"/>
      <w:r w:rsidR="00E64264">
        <w:rPr>
          <w:rFonts w:eastAsia="Times New Roman" w:cs="Courier New"/>
          <w:lang w:val="en-GB" w:eastAsia="en-GB"/>
        </w:rPr>
        <w:t>t</w:t>
      </w:r>
      <w:proofErr w:type="gramEnd"/>
      <w:r w:rsidRPr="003209B8">
        <w:rPr>
          <w:rFonts w:eastAsia="Times New Roman" w:cs="Courier New"/>
          <w:lang w:val="en-GB" w:eastAsia="en-GB"/>
        </w:rPr>
        <w:t>-test</w:t>
      </w:r>
      <w:r w:rsidR="00E64264">
        <w:rPr>
          <w:rFonts w:eastAsia="Times New Roman" w:cs="Courier New"/>
          <w:lang w:val="en-GB" w:eastAsia="en-GB"/>
        </w:rPr>
        <w:t>s</w:t>
      </w:r>
      <w:r w:rsidRPr="003209B8">
        <w:rPr>
          <w:rFonts w:eastAsia="Times New Roman" w:cs="Courier New"/>
          <w:lang w:val="en-GB" w:eastAsia="en-GB"/>
        </w:rPr>
        <w:t xml:space="preserve"> </w:t>
      </w:r>
      <w:r w:rsidR="000C26DE">
        <w:rPr>
          <w:rFonts w:eastAsia="Times New Roman" w:cs="Courier New"/>
          <w:lang w:val="en-GB" w:eastAsia="en-GB"/>
        </w:rPr>
        <w:t xml:space="preserve">or non-parametric tests </w:t>
      </w:r>
      <w:r w:rsidR="00FB510E">
        <w:rPr>
          <w:rFonts w:eastAsia="Times New Roman" w:cs="Courier New"/>
          <w:lang w:val="en-GB" w:eastAsia="en-GB"/>
        </w:rPr>
        <w:t>were</w:t>
      </w:r>
      <w:r w:rsidR="00FB510E" w:rsidRPr="003209B8">
        <w:rPr>
          <w:rFonts w:eastAsia="Times New Roman" w:cs="Courier New"/>
          <w:lang w:val="en-GB" w:eastAsia="en-GB"/>
        </w:rPr>
        <w:t xml:space="preserve"> </w:t>
      </w:r>
      <w:r w:rsidRPr="003209B8">
        <w:rPr>
          <w:rFonts w:eastAsia="Times New Roman" w:cs="Courier New"/>
          <w:lang w:val="en-GB" w:eastAsia="en-GB"/>
        </w:rPr>
        <w:t xml:space="preserve">used for comparison between </w:t>
      </w:r>
      <w:r>
        <w:rPr>
          <w:rFonts w:eastAsia="Times New Roman" w:cs="Courier New"/>
          <w:lang w:val="en-GB" w:eastAsia="en-GB"/>
        </w:rPr>
        <w:t>two groups,</w:t>
      </w:r>
      <w:r w:rsidRPr="003209B8">
        <w:rPr>
          <w:rFonts w:eastAsia="Times New Roman" w:cs="Courier New"/>
          <w:lang w:val="en-GB" w:eastAsia="en-GB"/>
        </w:rPr>
        <w:t xml:space="preserve"> </w:t>
      </w:r>
      <w:proofErr w:type="spellStart"/>
      <w:r w:rsidR="00294CF0">
        <w:rPr>
          <w:rFonts w:eastAsia="Times New Roman" w:cs="Courier New"/>
          <w:lang w:val="en-GB" w:eastAsia="en-GB"/>
        </w:rPr>
        <w:t>Kruskal</w:t>
      </w:r>
      <w:proofErr w:type="spellEnd"/>
      <w:r w:rsidR="00294CF0">
        <w:rPr>
          <w:rFonts w:eastAsia="Times New Roman" w:cs="Courier New"/>
          <w:lang w:val="en-GB" w:eastAsia="en-GB"/>
        </w:rPr>
        <w:t xml:space="preserve">-Wallis and </w:t>
      </w:r>
      <w:r w:rsidRPr="003209B8">
        <w:rPr>
          <w:rFonts w:eastAsia="Times New Roman" w:cs="Courier New"/>
          <w:lang w:val="en-GB" w:eastAsia="en-GB"/>
        </w:rPr>
        <w:t>ANOVA was used when more</w:t>
      </w:r>
      <w:r>
        <w:rPr>
          <w:rFonts w:eastAsia="Times New Roman" w:cs="Courier New"/>
          <w:lang w:val="en-GB" w:eastAsia="en-GB"/>
        </w:rPr>
        <w:t xml:space="preserve"> than two groups were compared and </w:t>
      </w:r>
      <w:r w:rsidR="000F4AF5">
        <w:rPr>
          <w:rFonts w:eastAsia="Times New Roman" w:cs="Courier New"/>
          <w:lang w:val="en-GB" w:eastAsia="en-GB"/>
        </w:rPr>
        <w:t>c</w:t>
      </w:r>
      <w:r>
        <w:rPr>
          <w:rFonts w:eastAsia="Times New Roman" w:cs="Courier New"/>
          <w:lang w:val="en-GB" w:eastAsia="en-GB"/>
        </w:rPr>
        <w:t>hi-square</w:t>
      </w:r>
      <w:r w:rsidR="000F4AF5">
        <w:rPr>
          <w:rFonts w:eastAsia="Times New Roman" w:cs="Courier New"/>
          <w:lang w:val="en-GB" w:eastAsia="en-GB"/>
        </w:rPr>
        <w:t>d tests</w:t>
      </w:r>
      <w:r>
        <w:rPr>
          <w:rFonts w:eastAsia="Times New Roman" w:cs="Courier New"/>
          <w:lang w:val="en-GB" w:eastAsia="en-GB"/>
        </w:rPr>
        <w:t xml:space="preserve"> where nominal variables were compared. </w:t>
      </w:r>
      <w:r w:rsidR="00294CF0">
        <w:rPr>
          <w:rFonts w:eastAsia="Times New Roman" w:cs="Courier New"/>
          <w:lang w:val="en-GB" w:eastAsia="en-GB"/>
        </w:rPr>
        <w:t xml:space="preserve">For correlation between two PET SUVRs we used Pearson correlation. </w:t>
      </w:r>
    </w:p>
    <w:p w14:paraId="523E6143" w14:textId="1D742EB7" w:rsidR="007E1114" w:rsidRPr="003209B8" w:rsidRDefault="007E1114" w:rsidP="00D92AF4">
      <w:pPr>
        <w:spacing w:line="480" w:lineRule="auto"/>
        <w:jc w:val="both"/>
        <w:rPr>
          <w:rFonts w:eastAsia="Times New Roman" w:cs="Courier New"/>
          <w:lang w:val="en-GB" w:eastAsia="en-GB"/>
        </w:rPr>
      </w:pPr>
    </w:p>
    <w:p w14:paraId="47F74453" w14:textId="77777777" w:rsidR="007E1114" w:rsidRDefault="007E1114" w:rsidP="009442B4">
      <w:pPr>
        <w:spacing w:line="480" w:lineRule="auto"/>
        <w:jc w:val="both"/>
        <w:outlineLvl w:val="0"/>
        <w:rPr>
          <w:b/>
        </w:rPr>
      </w:pPr>
      <w:r w:rsidRPr="007F212F">
        <w:rPr>
          <w:b/>
        </w:rPr>
        <w:t>Results:</w:t>
      </w:r>
    </w:p>
    <w:p w14:paraId="35057001" w14:textId="430CD598" w:rsidR="00A94E33" w:rsidRDefault="007E1114" w:rsidP="00A94E33">
      <w:pPr>
        <w:spacing w:line="480" w:lineRule="auto"/>
        <w:jc w:val="both"/>
      </w:pPr>
      <w:r>
        <w:t>D</w:t>
      </w:r>
      <w:r w:rsidRPr="00FB7A11">
        <w:t>emographic d</w:t>
      </w:r>
      <w:r>
        <w:t xml:space="preserve">ata, cognitive assessment results, and frequency of CV risk factors are summarized in table 1.  </w:t>
      </w:r>
      <w:r w:rsidRPr="00A3024D">
        <w:t xml:space="preserve">There was no </w:t>
      </w:r>
      <w:r w:rsidR="00B52ADA" w:rsidRPr="00A3024D">
        <w:t xml:space="preserve">significant </w:t>
      </w:r>
      <w:r w:rsidRPr="00A3024D">
        <w:t xml:space="preserve">difference in sex, age, and level of education across three groups. The number of cases with lCMB in each </w:t>
      </w:r>
      <w:r w:rsidRPr="00A3024D">
        <w:lastRenderedPageBreak/>
        <w:t xml:space="preserve">group and prevalence of lCMB in each anatomical region are shown in table 2. </w:t>
      </w:r>
      <w:r w:rsidR="00A94E33" w:rsidRPr="00A3024D">
        <w:t xml:space="preserve">Prevalence of lCMB was significantly </w:t>
      </w:r>
      <w:r w:rsidR="00A94E33">
        <w:t xml:space="preserve">different across three groups (p=0.009). </w:t>
      </w:r>
      <w:proofErr w:type="spellStart"/>
      <w:r w:rsidR="00A94E33">
        <w:t>Bonferroni</w:t>
      </w:r>
      <w:proofErr w:type="spellEnd"/>
      <w:r w:rsidR="00A94E33">
        <w:t xml:space="preserve"> corrected between group comparisons showed </w:t>
      </w:r>
      <w:proofErr w:type="spellStart"/>
      <w:r w:rsidR="00A94E33">
        <w:t>lCMBs</w:t>
      </w:r>
      <w:proofErr w:type="spellEnd"/>
      <w:r w:rsidR="00A94E33">
        <w:t xml:space="preserve"> were more frequent </w:t>
      </w:r>
      <w:r w:rsidR="00A94E33" w:rsidRPr="00A3024D">
        <w:t>in AD compared to MCI (p=0.0</w:t>
      </w:r>
      <w:r w:rsidR="00A94E33">
        <w:t>1</w:t>
      </w:r>
      <w:r w:rsidR="00A94E33" w:rsidRPr="00A3024D">
        <w:t>) and control participants (p=0.0</w:t>
      </w:r>
      <w:r w:rsidR="00A94E33">
        <w:t>3</w:t>
      </w:r>
      <w:r w:rsidR="00A94E33" w:rsidRPr="00A3024D">
        <w:t>)</w:t>
      </w:r>
      <w:r w:rsidR="00A94E33">
        <w:t xml:space="preserve">. </w:t>
      </w:r>
    </w:p>
    <w:p w14:paraId="7E181060" w14:textId="6185BFD9" w:rsidR="007E1114" w:rsidRDefault="007E1114" w:rsidP="00D92AF4">
      <w:pPr>
        <w:spacing w:line="480" w:lineRule="auto"/>
        <w:jc w:val="both"/>
      </w:pPr>
      <w:r>
        <w:t xml:space="preserve">In </w:t>
      </w:r>
      <w:r w:rsidR="00E41032">
        <w:t xml:space="preserve">univariate </w:t>
      </w:r>
      <w:r>
        <w:t xml:space="preserve">logistic regressions, there was no association between </w:t>
      </w:r>
      <w:r w:rsidR="00FA770E">
        <w:t>the</w:t>
      </w:r>
      <w:r>
        <w:t xml:space="preserve"> presence of lCMB and age, sex, education, or any of the CV risk factors. Clinical diagnosis of AD, however, was significantly associated with increased odds of lCMB compared to HC (OR: 4.2, CI: 1.1-16.2, p=0.03) and MCI (OR: 10.0, CI: 2.4-41.2, p=0.001). </w:t>
      </w:r>
    </w:p>
    <w:p w14:paraId="7C391FE4" w14:textId="77777777" w:rsidR="007E1114" w:rsidRDefault="007E1114" w:rsidP="00D92AF4">
      <w:pPr>
        <w:spacing w:line="480" w:lineRule="auto"/>
        <w:jc w:val="both"/>
      </w:pPr>
    </w:p>
    <w:p w14:paraId="3689791F" w14:textId="77777777" w:rsidR="007E1114" w:rsidRDefault="007E1114" w:rsidP="00293623">
      <w:pPr>
        <w:pStyle w:val="ListParagraph"/>
        <w:numPr>
          <w:ilvl w:val="0"/>
          <w:numId w:val="2"/>
        </w:numPr>
        <w:tabs>
          <w:tab w:val="left" w:pos="284"/>
        </w:tabs>
        <w:spacing w:line="480" w:lineRule="auto"/>
        <w:ind w:left="0" w:firstLine="0"/>
        <w:jc w:val="both"/>
      </w:pPr>
      <w:r>
        <w:t xml:space="preserve">Lobar CMB and l-PiB: </w:t>
      </w:r>
    </w:p>
    <w:p w14:paraId="52F86783" w14:textId="2AA1E52A" w:rsidR="007E1114" w:rsidRDefault="00865B22" w:rsidP="00D92AF4">
      <w:pPr>
        <w:spacing w:line="480" w:lineRule="auto"/>
        <w:jc w:val="both"/>
      </w:pPr>
      <w:r>
        <w:t>C</w:t>
      </w:r>
      <w:r w:rsidR="007E1114">
        <w:t xml:space="preserve">omparing the mean of l-PiB SUVRs between CMB+ and </w:t>
      </w:r>
      <w:r w:rsidR="002F3672">
        <w:t>CMB</w:t>
      </w:r>
      <w:r w:rsidR="007E1114">
        <w:t>– cases (including all 5 anatomical regions)</w:t>
      </w:r>
      <w:r w:rsidR="008E3CAF">
        <w:t xml:space="preserve"> </w:t>
      </w:r>
      <w:r w:rsidR="007E1114">
        <w:t xml:space="preserve">showed </w:t>
      </w:r>
      <w:r w:rsidR="002F3672">
        <w:t xml:space="preserve">a </w:t>
      </w:r>
      <w:r w:rsidR="007E1114">
        <w:t>significant increase in amyloid uptake in CMB+ participants (p</w:t>
      </w:r>
      <w:r w:rsidR="00565EA4">
        <w:t>&lt;0.001</w:t>
      </w:r>
      <w:r w:rsidR="007E1114">
        <w:t>)</w:t>
      </w:r>
      <w:r w:rsidR="005B0648">
        <w:t>(Figure 2</w:t>
      </w:r>
      <w:r w:rsidR="00157EDC">
        <w:t>A</w:t>
      </w:r>
      <w:r w:rsidR="005B0648">
        <w:t>)</w:t>
      </w:r>
      <w:r w:rsidR="007E1114">
        <w:t>. When each anatomical region was investigated individually, CMB+</w:t>
      </w:r>
      <w:r w:rsidR="00FB510E">
        <w:t xml:space="preserve"> subjects</w:t>
      </w:r>
      <w:r w:rsidR="007E1114">
        <w:t xml:space="preserve"> had higher l-PiB SUVR in the frontal (p</w:t>
      </w:r>
      <w:r w:rsidR="001B39E8">
        <w:t>=0.03</w:t>
      </w:r>
      <w:r w:rsidR="007E1114">
        <w:t>) and parietal (p=0.0</w:t>
      </w:r>
      <w:r w:rsidR="001B39E8">
        <w:t>3</w:t>
      </w:r>
      <w:r w:rsidR="007E1114">
        <w:t>) lobes compared to CMB–</w:t>
      </w:r>
      <w:r w:rsidR="00FB510E">
        <w:t xml:space="preserve"> individuals</w:t>
      </w:r>
      <w:r w:rsidR="007E1114">
        <w:t xml:space="preserve">. </w:t>
      </w:r>
    </w:p>
    <w:p w14:paraId="1EA7F0D9" w14:textId="215F2C7D" w:rsidR="007E1114" w:rsidRDefault="007E1114" w:rsidP="00D92AF4">
      <w:pPr>
        <w:spacing w:line="480" w:lineRule="auto"/>
        <w:jc w:val="both"/>
      </w:pPr>
      <w:r>
        <w:t>Multiple regression analys</w:t>
      </w:r>
      <w:r w:rsidR="006C35B9">
        <w:t>e</w:t>
      </w:r>
      <w:r>
        <w:t xml:space="preserve">s investigating the association between the presence of lCMB in whole brain and total cortical l-PiB SUVR, adjusting for </w:t>
      </w:r>
      <w:r w:rsidR="00201833">
        <w:t xml:space="preserve">significant covariates </w:t>
      </w:r>
      <w:r>
        <w:t xml:space="preserve">showed association between the two </w:t>
      </w:r>
      <w:r w:rsidRPr="007648E2">
        <w:t>(estimate=</w:t>
      </w:r>
      <w:r w:rsidR="00032393">
        <w:t xml:space="preserve"> 6.7</w:t>
      </w:r>
      <w:r w:rsidRPr="007648E2">
        <w:t>, p&lt;0.001</w:t>
      </w:r>
      <w:r w:rsidRPr="00A31581">
        <w:t>).</w:t>
      </w:r>
      <w:r>
        <w:t xml:space="preserve">  More importantly, there w</w:t>
      </w:r>
      <w:r w:rsidR="00C769D2">
        <w:t>as a</w:t>
      </w:r>
      <w:r>
        <w:t xml:space="preserve"> significant association between presence of lCMB in each anatomical region and </w:t>
      </w:r>
      <w:r w:rsidR="00C769D2">
        <w:t xml:space="preserve">its corresponding </w:t>
      </w:r>
      <w:r>
        <w:t>cortical l-PiB SUVRs (</w:t>
      </w:r>
      <w:r w:rsidRPr="00A31581">
        <w:t>estimate= 0.</w:t>
      </w:r>
      <w:r w:rsidR="00201833">
        <w:t>3</w:t>
      </w:r>
      <w:r w:rsidRPr="00A31581">
        <w:t>, p=0.0</w:t>
      </w:r>
      <w:r w:rsidR="00201833">
        <w:t>002</w:t>
      </w:r>
      <w:r w:rsidRPr="00A31581">
        <w:t>).</w:t>
      </w:r>
      <w:r>
        <w:t xml:space="preserve"> </w:t>
      </w:r>
    </w:p>
    <w:p w14:paraId="2BCF69A8" w14:textId="77777777" w:rsidR="007E1114" w:rsidRDefault="007E1114" w:rsidP="00D92AF4">
      <w:pPr>
        <w:spacing w:line="480" w:lineRule="auto"/>
        <w:jc w:val="both"/>
      </w:pPr>
    </w:p>
    <w:p w14:paraId="4F152E0B" w14:textId="77777777" w:rsidR="007E1114" w:rsidRDefault="007E1114" w:rsidP="00293623">
      <w:pPr>
        <w:pStyle w:val="ListParagraph"/>
        <w:numPr>
          <w:ilvl w:val="0"/>
          <w:numId w:val="3"/>
        </w:numPr>
        <w:tabs>
          <w:tab w:val="left" w:pos="284"/>
        </w:tabs>
        <w:spacing w:line="480" w:lineRule="auto"/>
        <w:ind w:left="0" w:hanging="11"/>
        <w:jc w:val="both"/>
      </w:pPr>
      <w:r>
        <w:t xml:space="preserve">Lobar CMB and e-PiB: </w:t>
      </w:r>
    </w:p>
    <w:p w14:paraId="7A9437EE" w14:textId="7047DCE7" w:rsidR="007E1114" w:rsidRDefault="007E1114" w:rsidP="00D92AF4">
      <w:pPr>
        <w:spacing w:line="480" w:lineRule="auto"/>
        <w:jc w:val="both"/>
      </w:pPr>
      <w:proofErr w:type="gramStart"/>
      <w:r>
        <w:t>e</w:t>
      </w:r>
      <w:proofErr w:type="gramEnd"/>
      <w:r>
        <w:t xml:space="preserve">-PiB SUVR was lower in </w:t>
      </w:r>
      <w:r w:rsidR="00FB510E">
        <w:t xml:space="preserve">the </w:t>
      </w:r>
      <w:r>
        <w:t xml:space="preserve">CMB+ group compared </w:t>
      </w:r>
      <w:r w:rsidR="00885681">
        <w:t xml:space="preserve">to </w:t>
      </w:r>
      <w:r>
        <w:t xml:space="preserve">CMB– </w:t>
      </w:r>
      <w:r w:rsidR="00050A40">
        <w:t xml:space="preserve">group </w:t>
      </w:r>
      <w:r>
        <w:t>(p=0.0</w:t>
      </w:r>
      <w:r w:rsidR="00565EA4">
        <w:t>3</w:t>
      </w:r>
      <w:r>
        <w:t xml:space="preserve">). Analyzing each region individually showed </w:t>
      </w:r>
      <w:r w:rsidR="00412382">
        <w:t xml:space="preserve">a </w:t>
      </w:r>
      <w:r>
        <w:t xml:space="preserve">significant reduction in e-PiB SUVR </w:t>
      </w:r>
      <w:r w:rsidR="00FB510E">
        <w:lastRenderedPageBreak/>
        <w:t xml:space="preserve">in the </w:t>
      </w:r>
      <w:r>
        <w:t xml:space="preserve">temporal lobe </w:t>
      </w:r>
      <w:r w:rsidR="00412382">
        <w:t xml:space="preserve">between </w:t>
      </w:r>
      <w:r>
        <w:t xml:space="preserve">CMB+ </w:t>
      </w:r>
      <w:r w:rsidR="00412382">
        <w:t>and</w:t>
      </w:r>
      <w:r>
        <w:t xml:space="preserve"> CMB–</w:t>
      </w:r>
      <w:r w:rsidR="00FB510E">
        <w:t xml:space="preserve"> </w:t>
      </w:r>
      <w:r w:rsidR="00412382">
        <w:t>groups</w:t>
      </w:r>
      <w:r w:rsidR="00FB510E">
        <w:t xml:space="preserve"> </w:t>
      </w:r>
      <w:r>
        <w:t xml:space="preserve">(p=0.01). In addition, comparing e-PiB SUVR between CMB+ and </w:t>
      </w:r>
      <w:r w:rsidR="00FB510E">
        <w:t>CMB</w:t>
      </w:r>
      <w:r>
        <w:t xml:space="preserve">– individuals in each clinical diagnostic group showed </w:t>
      </w:r>
      <w:r w:rsidR="002F3672">
        <w:t xml:space="preserve">that in the AD group, </w:t>
      </w:r>
      <w:r>
        <w:t xml:space="preserve">CMB+ </w:t>
      </w:r>
      <w:r w:rsidR="00412382">
        <w:t xml:space="preserve">subjects </w:t>
      </w:r>
      <w:r>
        <w:t xml:space="preserve">had significantly lower e-PiB compared to CMB– </w:t>
      </w:r>
      <w:r w:rsidR="00412382">
        <w:t>cases</w:t>
      </w:r>
      <w:r w:rsidR="002F3672">
        <w:t xml:space="preserve"> </w:t>
      </w:r>
      <w:r>
        <w:t>(p= 0.03)</w:t>
      </w:r>
      <w:r w:rsidR="002F3672">
        <w:t xml:space="preserve">. </w:t>
      </w:r>
      <w:r>
        <w:t xml:space="preserve">In </w:t>
      </w:r>
      <w:r w:rsidR="00FB510E">
        <w:t xml:space="preserve">the </w:t>
      </w:r>
      <w:r>
        <w:t>MCI group, however, the result was reversed</w:t>
      </w:r>
      <w:r w:rsidR="00FB510E">
        <w:t>,</w:t>
      </w:r>
      <w:r>
        <w:t xml:space="preserve"> and CMB+ </w:t>
      </w:r>
      <w:r w:rsidR="00E4251B">
        <w:t>participants</w:t>
      </w:r>
      <w:r w:rsidR="00A816A9">
        <w:t xml:space="preserve"> </w:t>
      </w:r>
      <w:r>
        <w:t xml:space="preserve">had higher e-PiB SUVR </w:t>
      </w:r>
      <w:r w:rsidR="006D4A82">
        <w:t>than</w:t>
      </w:r>
      <w:r>
        <w:t xml:space="preserve"> CMB–</w:t>
      </w:r>
      <w:r w:rsidR="00E4251B">
        <w:t xml:space="preserve"> </w:t>
      </w:r>
      <w:r w:rsidR="006D4A82">
        <w:t>participants</w:t>
      </w:r>
      <w:r w:rsidR="00E4251B">
        <w:t xml:space="preserve"> </w:t>
      </w:r>
      <w:r w:rsidR="00FB510E">
        <w:t>(p=0.0</w:t>
      </w:r>
      <w:r w:rsidR="00F22709">
        <w:t>2</w:t>
      </w:r>
      <w:r w:rsidR="00FB510E">
        <w:t>)</w:t>
      </w:r>
      <w:r w:rsidR="00157EDC">
        <w:t xml:space="preserve"> (Figure 2B</w:t>
      </w:r>
      <w:r w:rsidR="005B0648">
        <w:t>)</w:t>
      </w:r>
      <w:r>
        <w:t xml:space="preserve">. </w:t>
      </w:r>
    </w:p>
    <w:p w14:paraId="293DD2BD" w14:textId="0079C794" w:rsidR="00796B68" w:rsidRDefault="007E1114" w:rsidP="00D92AF4">
      <w:pPr>
        <w:spacing w:line="480" w:lineRule="auto"/>
        <w:jc w:val="both"/>
      </w:pPr>
      <w:r>
        <w:t>In a multiple regression model, there was significant association between e-PiB SUVR and presence of lCMB after adjusting for clinical diagnosis and l-PiB SUVR (</w:t>
      </w:r>
      <w:r w:rsidRPr="00A31581">
        <w:t>estimate=</w:t>
      </w:r>
      <w:r>
        <w:t xml:space="preserve">– </w:t>
      </w:r>
      <w:r w:rsidRPr="00A31581">
        <w:t>0.04, p=0.04</w:t>
      </w:r>
      <w:r>
        <w:t>).</w:t>
      </w:r>
    </w:p>
    <w:p w14:paraId="423AA238" w14:textId="77777777" w:rsidR="001F6364" w:rsidRDefault="001F6364" w:rsidP="00293623">
      <w:pPr>
        <w:tabs>
          <w:tab w:val="left" w:pos="284"/>
          <w:tab w:val="left" w:pos="426"/>
        </w:tabs>
        <w:spacing w:line="480" w:lineRule="auto"/>
        <w:jc w:val="both"/>
      </w:pPr>
    </w:p>
    <w:p w14:paraId="48E1FE33" w14:textId="77777777" w:rsidR="007E1114" w:rsidRDefault="007E1114" w:rsidP="00293623">
      <w:pPr>
        <w:pStyle w:val="ListParagraph"/>
        <w:numPr>
          <w:ilvl w:val="0"/>
          <w:numId w:val="4"/>
        </w:numPr>
        <w:tabs>
          <w:tab w:val="left" w:pos="284"/>
        </w:tabs>
        <w:spacing w:line="480" w:lineRule="auto"/>
        <w:ind w:left="0" w:hanging="11"/>
        <w:jc w:val="both"/>
      </w:pPr>
      <w:r>
        <w:t xml:space="preserve">Lobar CMB and FDG-SUVR: </w:t>
      </w:r>
    </w:p>
    <w:p w14:paraId="20E1BE86" w14:textId="0468843B" w:rsidR="007E1114" w:rsidRDefault="009370DE" w:rsidP="00D92AF4">
      <w:pPr>
        <w:spacing w:line="480" w:lineRule="auto"/>
        <w:jc w:val="both"/>
      </w:pPr>
      <w:r>
        <w:t>Overall, cases with lCMB</w:t>
      </w:r>
      <w:r w:rsidR="007E1114">
        <w:t xml:space="preserve"> in the temporal lobe had lower FDG SUVR in that region </w:t>
      </w:r>
      <w:r w:rsidR="00FB1D69">
        <w:t xml:space="preserve">compared to </w:t>
      </w:r>
      <w:r w:rsidR="007E1114">
        <w:t>CMB</w:t>
      </w:r>
      <w:r w:rsidR="00224EDB">
        <w:t>–</w:t>
      </w:r>
      <w:r w:rsidR="00A816A9">
        <w:t xml:space="preserve"> subjects</w:t>
      </w:r>
      <w:r w:rsidRPr="009370DE">
        <w:t xml:space="preserve"> </w:t>
      </w:r>
      <w:r>
        <w:t xml:space="preserve">(p=0.04). </w:t>
      </w:r>
      <w:r w:rsidR="007E1114">
        <w:t xml:space="preserve"> Comparing FDG SUVR between CMB+ and </w:t>
      </w:r>
      <w:r>
        <w:t>CMB</w:t>
      </w:r>
      <w:r w:rsidR="007E1114">
        <w:t xml:space="preserve">– </w:t>
      </w:r>
      <w:r>
        <w:t xml:space="preserve">groups </w:t>
      </w:r>
      <w:r w:rsidR="007E1114">
        <w:t xml:space="preserve">in each clinical diagnosis demonstrated </w:t>
      </w:r>
      <w:r>
        <w:t xml:space="preserve">a </w:t>
      </w:r>
      <w:r w:rsidR="007E1114">
        <w:t xml:space="preserve">significant difference </w:t>
      </w:r>
      <w:r>
        <w:t xml:space="preserve">only </w:t>
      </w:r>
      <w:r w:rsidR="007E1114">
        <w:t xml:space="preserve">in </w:t>
      </w:r>
      <w:r>
        <w:t xml:space="preserve">the </w:t>
      </w:r>
      <w:r w:rsidR="007E1114">
        <w:t>MCI group</w:t>
      </w:r>
      <w:r w:rsidR="0044465A">
        <w:t xml:space="preserve"> (p=0.03)</w:t>
      </w:r>
      <w:r>
        <w:t xml:space="preserve">, </w:t>
      </w:r>
      <w:r w:rsidR="007E1114">
        <w:t xml:space="preserve">with </w:t>
      </w:r>
      <w:r>
        <w:t xml:space="preserve">CMB+ subjects showing </w:t>
      </w:r>
      <w:r w:rsidR="007E1114">
        <w:t>increase</w:t>
      </w:r>
      <w:r>
        <w:t>d</w:t>
      </w:r>
      <w:r w:rsidR="007E1114">
        <w:t xml:space="preserve"> FDG uptake</w:t>
      </w:r>
      <w:r w:rsidR="00E4251B">
        <w:t xml:space="preserve"> compared to CMB- ones</w:t>
      </w:r>
      <w:r w:rsidR="00157EDC">
        <w:t xml:space="preserve"> (Figure 2C</w:t>
      </w:r>
      <w:r w:rsidR="005B0648">
        <w:t>)</w:t>
      </w:r>
      <w:r w:rsidR="007E1114">
        <w:t>.</w:t>
      </w:r>
    </w:p>
    <w:p w14:paraId="0F56E5E9" w14:textId="28ADA468" w:rsidR="007E1114" w:rsidRDefault="0044465A" w:rsidP="00D92AF4">
      <w:pPr>
        <w:spacing w:line="480" w:lineRule="auto"/>
        <w:jc w:val="both"/>
      </w:pPr>
      <w:r>
        <w:t>However, i</w:t>
      </w:r>
      <w:r w:rsidR="007E1114">
        <w:t>n a multiple regression model, the association between FDG</w:t>
      </w:r>
      <w:r w:rsidR="009370DE">
        <w:t xml:space="preserve"> </w:t>
      </w:r>
      <w:r w:rsidR="007E1114">
        <w:t xml:space="preserve">SUVR and presence of lCMB was not significant (estimate= – 0.02, p=0.2). </w:t>
      </w:r>
    </w:p>
    <w:p w14:paraId="13BEDD36" w14:textId="77777777" w:rsidR="007E1114" w:rsidRDefault="007E1114" w:rsidP="00D92AF4">
      <w:pPr>
        <w:spacing w:line="480" w:lineRule="auto"/>
        <w:jc w:val="both"/>
      </w:pPr>
    </w:p>
    <w:p w14:paraId="1C39119F" w14:textId="77777777" w:rsidR="007E1114" w:rsidRPr="007E6EA6" w:rsidRDefault="007E1114" w:rsidP="00293623">
      <w:pPr>
        <w:pStyle w:val="ListParagraph"/>
        <w:numPr>
          <w:ilvl w:val="0"/>
          <w:numId w:val="5"/>
        </w:numPr>
        <w:tabs>
          <w:tab w:val="left" w:pos="284"/>
        </w:tabs>
        <w:spacing w:line="480" w:lineRule="auto"/>
        <w:ind w:left="0" w:firstLine="0"/>
        <w:jc w:val="both"/>
      </w:pPr>
      <w:proofErr w:type="gramStart"/>
      <w:r w:rsidRPr="00913BFA">
        <w:t>e</w:t>
      </w:r>
      <w:proofErr w:type="gramEnd"/>
      <w:r w:rsidRPr="00913BFA">
        <w:t>-PiB and FDG SUVR</w:t>
      </w:r>
      <w:r>
        <w:t xml:space="preserve">: </w:t>
      </w:r>
    </w:p>
    <w:p w14:paraId="5465D2A8" w14:textId="7C6CD9CD" w:rsidR="007E1114" w:rsidRDefault="007E1114" w:rsidP="00D92AF4">
      <w:pPr>
        <w:spacing w:line="480" w:lineRule="auto"/>
        <w:jc w:val="both"/>
      </w:pPr>
      <w:r w:rsidRPr="002E150C">
        <w:t>There was a significant correlation between e-PiB and FDG SUVRs (p&lt;0.0001</w:t>
      </w:r>
      <w:r w:rsidR="00F26126">
        <w:t xml:space="preserve">, </w:t>
      </w:r>
      <w:r>
        <w:t>R</w:t>
      </w:r>
      <w:r>
        <w:rPr>
          <w:vertAlign w:val="superscript"/>
        </w:rPr>
        <w:t xml:space="preserve">2 </w:t>
      </w:r>
      <w:r>
        <w:t>= 0.36</w:t>
      </w:r>
      <w:r w:rsidRPr="002E150C">
        <w:t>).</w:t>
      </w:r>
      <w:r>
        <w:t xml:space="preserve"> When cases with and without lCMB were assessed independently, the correlation was </w:t>
      </w:r>
      <w:r w:rsidR="00283669">
        <w:t xml:space="preserve">numerically </w:t>
      </w:r>
      <w:r>
        <w:t>stronger in CMB– (R</w:t>
      </w:r>
      <w:r>
        <w:rPr>
          <w:vertAlign w:val="superscript"/>
        </w:rPr>
        <w:t xml:space="preserve">2 </w:t>
      </w:r>
      <w:r>
        <w:t>=0.49, p&lt;0.0001) compare</w:t>
      </w:r>
      <w:r w:rsidR="00A816A9">
        <w:t>d</w:t>
      </w:r>
      <w:r>
        <w:t xml:space="preserve"> to CMB+ (R</w:t>
      </w:r>
      <w:r>
        <w:rPr>
          <w:vertAlign w:val="superscript"/>
        </w:rPr>
        <w:t xml:space="preserve">2 </w:t>
      </w:r>
      <w:r>
        <w:t xml:space="preserve">=0.20, p=0.01). </w:t>
      </w:r>
    </w:p>
    <w:p w14:paraId="0B29C266" w14:textId="77777777" w:rsidR="0044465A" w:rsidRDefault="0044465A" w:rsidP="00D92AF4">
      <w:pPr>
        <w:spacing w:line="480" w:lineRule="auto"/>
      </w:pPr>
    </w:p>
    <w:p w14:paraId="3DEF0961" w14:textId="222D43D1" w:rsidR="007E1114" w:rsidRDefault="004144DF" w:rsidP="00293623">
      <w:pPr>
        <w:pStyle w:val="ListParagraph"/>
        <w:numPr>
          <w:ilvl w:val="0"/>
          <w:numId w:val="6"/>
        </w:numPr>
        <w:tabs>
          <w:tab w:val="left" w:pos="284"/>
        </w:tabs>
        <w:spacing w:line="480" w:lineRule="auto"/>
        <w:ind w:left="0" w:hanging="11"/>
      </w:pPr>
      <w:r>
        <w:lastRenderedPageBreak/>
        <w:t xml:space="preserve">Lobar </w:t>
      </w:r>
      <w:r w:rsidR="007E1114">
        <w:t>CMB and Cognitive function:</w:t>
      </w:r>
    </w:p>
    <w:p w14:paraId="16479B1E" w14:textId="5DB80BCD" w:rsidR="007E1114" w:rsidRDefault="007E1114" w:rsidP="00D92AF4">
      <w:pPr>
        <w:spacing w:line="480" w:lineRule="auto"/>
        <w:jc w:val="both"/>
      </w:pPr>
      <w:r>
        <w:t xml:space="preserve">Our data showed that both MMSE (p=0.003) and ACE-R (p=0.006) were significantly lower in </w:t>
      </w:r>
      <w:r w:rsidR="0044465A">
        <w:t xml:space="preserve">the </w:t>
      </w:r>
      <w:r>
        <w:t xml:space="preserve">CMB+ group. </w:t>
      </w:r>
      <w:r w:rsidR="00A816A9">
        <w:t>Furthermore, t</w:t>
      </w:r>
      <w:r>
        <w:t xml:space="preserve">here were significant associations between presence of CMB and both MMSE (estimate = </w:t>
      </w:r>
      <w:r w:rsidR="00411F5F">
        <w:t>–</w:t>
      </w:r>
      <w:r>
        <w:t>2.</w:t>
      </w:r>
      <w:r w:rsidR="005066B9">
        <w:t>0</w:t>
      </w:r>
      <w:r>
        <w:t>, p= 0.0</w:t>
      </w:r>
      <w:r w:rsidR="005066B9">
        <w:t>0</w:t>
      </w:r>
      <w:r>
        <w:t xml:space="preserve">2) and ACE-R (estimate= </w:t>
      </w:r>
      <w:r w:rsidR="00411F5F">
        <w:t>–</w:t>
      </w:r>
      <w:r>
        <w:t>7.</w:t>
      </w:r>
      <w:r w:rsidR="005066B9">
        <w:t>2</w:t>
      </w:r>
      <w:r>
        <w:t>, p=0.0</w:t>
      </w:r>
      <w:r w:rsidR="005066B9">
        <w:t>05</w:t>
      </w:r>
      <w:r>
        <w:t xml:space="preserve">) in multiple regression models adjusting for </w:t>
      </w:r>
      <w:r w:rsidR="00411F5F">
        <w:t>FDG SUVR</w:t>
      </w:r>
      <w:r w:rsidR="005066B9">
        <w:t xml:space="preserve"> and</w:t>
      </w:r>
      <w:r w:rsidR="00F660CB">
        <w:t xml:space="preserve"> </w:t>
      </w:r>
      <w:r>
        <w:t>e-</w:t>
      </w:r>
      <w:r w:rsidR="0044465A">
        <w:t xml:space="preserve">PiB and </w:t>
      </w:r>
      <w:r>
        <w:t xml:space="preserve">SUVR. </w:t>
      </w:r>
    </w:p>
    <w:p w14:paraId="0084B97F" w14:textId="77777777" w:rsidR="007E1114" w:rsidRDefault="007E1114" w:rsidP="00D92AF4">
      <w:pPr>
        <w:spacing w:line="480" w:lineRule="auto"/>
      </w:pPr>
    </w:p>
    <w:p w14:paraId="7ECCF0E9" w14:textId="1BF97CBB" w:rsidR="007E1114" w:rsidRDefault="007E1114" w:rsidP="009442B4">
      <w:pPr>
        <w:spacing w:line="480" w:lineRule="auto"/>
        <w:outlineLvl w:val="0"/>
        <w:rPr>
          <w:b/>
        </w:rPr>
      </w:pPr>
      <w:r w:rsidRPr="007F212F">
        <w:rPr>
          <w:b/>
        </w:rPr>
        <w:t>Discussion:</w:t>
      </w:r>
    </w:p>
    <w:p w14:paraId="17430832" w14:textId="1C7BE780" w:rsidR="007E1114" w:rsidRPr="00CD2899" w:rsidRDefault="007E1114" w:rsidP="001F6364">
      <w:pPr>
        <w:spacing w:line="480" w:lineRule="auto"/>
        <w:jc w:val="both"/>
      </w:pPr>
      <w:r>
        <w:t>In this cross</w:t>
      </w:r>
      <w:r w:rsidR="00A816A9">
        <w:t>-</w:t>
      </w:r>
      <w:r>
        <w:t>sectional study</w:t>
      </w:r>
      <w:r w:rsidR="00A816A9">
        <w:t>,</w:t>
      </w:r>
      <w:r>
        <w:t xml:space="preserve"> we investigated the association between lCMB and </w:t>
      </w:r>
      <w:r w:rsidR="00BB5077">
        <w:t xml:space="preserve">PET </w:t>
      </w:r>
      <w:r w:rsidR="0044465A">
        <w:t xml:space="preserve">markers of </w:t>
      </w:r>
      <w:r>
        <w:t>metabolism, perfusion and A</w:t>
      </w:r>
      <w:r>
        <w:rPr>
          <w:rFonts w:ascii="Symbol" w:hAnsi="Symbol"/>
        </w:rPr>
        <w:t></w:t>
      </w:r>
      <w:r>
        <w:t xml:space="preserve"> load</w:t>
      </w:r>
      <w:r w:rsidR="0044465A">
        <w:t>, provided</w:t>
      </w:r>
      <w:r>
        <w:t xml:space="preserve"> by FDG, early and late PiB </w:t>
      </w:r>
      <w:r w:rsidR="00BB5077">
        <w:t>SUVR</w:t>
      </w:r>
      <w:r>
        <w:t xml:space="preserve"> respectively.  We found a significant association between lobar CMB and </w:t>
      </w:r>
      <w:r w:rsidR="00283669">
        <w:t xml:space="preserve">both </w:t>
      </w:r>
      <w:r>
        <w:t>total A</w:t>
      </w:r>
      <w:r>
        <w:rPr>
          <w:rFonts w:ascii="Symbol" w:hAnsi="Symbol"/>
        </w:rPr>
        <w:t></w:t>
      </w:r>
      <w:r>
        <w:rPr>
          <w:rFonts w:ascii="Symbol" w:hAnsi="Symbol"/>
        </w:rPr>
        <w:t></w:t>
      </w:r>
      <w:r>
        <w:t>load detected by PET,</w:t>
      </w:r>
      <w:r w:rsidR="00411F5F">
        <w:t xml:space="preserve"> </w:t>
      </w:r>
      <w:r w:rsidR="00283669">
        <w:t>and A</w:t>
      </w:r>
      <w:r w:rsidR="00283669">
        <w:rPr>
          <w:rFonts w:ascii="Symbol" w:hAnsi="Symbol"/>
        </w:rPr>
        <w:t></w:t>
      </w:r>
      <w:r w:rsidR="00283669">
        <w:rPr>
          <w:rFonts w:ascii="Symbol" w:hAnsi="Symbol"/>
        </w:rPr>
        <w:t></w:t>
      </w:r>
      <w:r w:rsidR="00283669">
        <w:t>load</w:t>
      </w:r>
      <w:r>
        <w:t xml:space="preserve"> in each anatomical region. Moreover, our data showed </w:t>
      </w:r>
      <w:r w:rsidR="00AF3E0C">
        <w:t xml:space="preserve">that </w:t>
      </w:r>
      <w:r>
        <w:t xml:space="preserve">lCMB had </w:t>
      </w:r>
      <w:r w:rsidR="00AF3E0C">
        <w:t xml:space="preserve">a </w:t>
      </w:r>
      <w:r>
        <w:t xml:space="preserve">different relationship with brain perfusion and metabolism at various stages of the disease, which could help </w:t>
      </w:r>
      <w:r w:rsidR="00AF3E0C">
        <w:t>provide some insight into</w:t>
      </w:r>
      <w:r>
        <w:t xml:space="preserve"> the role of CMB in neurodegeneration</w:t>
      </w:r>
      <w:r w:rsidR="00AF3E0C">
        <w:t>, as well as</w:t>
      </w:r>
      <w:r>
        <w:t xml:space="preserve"> </w:t>
      </w:r>
      <w:r w:rsidR="00AF3E0C">
        <w:t xml:space="preserve">potentially </w:t>
      </w:r>
      <w:r>
        <w:t xml:space="preserve">explain some of the conflicting results </w:t>
      </w:r>
      <w:r w:rsidR="005A4125">
        <w:t xml:space="preserve">on early hyperperfusion and the association </w:t>
      </w:r>
      <w:r w:rsidR="00294CF0">
        <w:t>between perfusion</w:t>
      </w:r>
      <w:r>
        <w:t xml:space="preserve"> and metabolism in AD. </w:t>
      </w:r>
    </w:p>
    <w:p w14:paraId="019E1440" w14:textId="1A7A22EE" w:rsidR="007E1114" w:rsidRDefault="007E1114" w:rsidP="001F6364">
      <w:pPr>
        <w:spacing w:line="480" w:lineRule="auto"/>
        <w:jc w:val="both"/>
      </w:pPr>
      <w:r>
        <w:t xml:space="preserve">Prevalence of lCMB in our AD </w:t>
      </w:r>
      <w:r w:rsidR="00AF3E0C">
        <w:t xml:space="preserve">cohort </w:t>
      </w:r>
      <w:r>
        <w:t>was 82%</w:t>
      </w:r>
      <w:r w:rsidR="00AF3E0C">
        <w:t>, which is</w:t>
      </w:r>
      <w:r>
        <w:t xml:space="preserve"> in keeping with recent reports </w:t>
      </w:r>
      <w:r w:rsidR="00AF3E0C">
        <w:t>indicating</w:t>
      </w:r>
      <w:r>
        <w:t xml:space="preserve"> prevalence of lCMB in AD </w:t>
      </w:r>
      <w:r w:rsidR="00AF3E0C">
        <w:t>in the range of</w:t>
      </w:r>
      <w:r>
        <w:t xml:space="preserve"> 68-86% </w:t>
      </w:r>
      <w:r>
        <w:fldChar w:fldCharType="begin">
          <w:fldData xml:space="preserve">PEVuZE5vdGU+PENpdGU+PEF1dGhvcj5TcGFyYWNpYTwvQXV0aG9yPjxZZWFyPjIwMTc8L1llYXI+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</w:fldData>
        </w:fldChar>
      </w:r>
      <w:r w:rsidR="00AC65F3">
        <w:instrText xml:space="preserve"> ADDIN EN.CITE </w:instrText>
      </w:r>
      <w:r w:rsidR="00AC65F3">
        <w:fldChar w:fldCharType="begin">
          <w:fldData xml:space="preserve">PEVuZE5vdGU+PENpdGU+PEF1dGhvcj5TcGFyYWNpYTwvQXV0aG9yPjxZZWFyPjIwMTc8L1llYXI+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</w:fldData>
        </w:fldChar>
      </w:r>
      <w:r w:rsidR="00AC65F3">
        <w:instrText xml:space="preserve"> ADDIN EN.CITE.DATA </w:instrText>
      </w:r>
      <w:r w:rsidR="00AC65F3">
        <w:fldChar w:fldCharType="end"/>
      </w:r>
      <w:r>
        <w:fldChar w:fldCharType="separate"/>
      </w:r>
      <w:r w:rsidR="00AC65F3">
        <w:rPr>
          <w:noProof/>
        </w:rPr>
        <w:t>[10, 12]</w:t>
      </w:r>
      <w:r>
        <w:fldChar w:fldCharType="end"/>
      </w:r>
      <w:r>
        <w:t xml:space="preserve">. Using high resolution SWI </w:t>
      </w:r>
      <w:r w:rsidR="000F445B">
        <w:t>(</w:t>
      </w:r>
      <w:r>
        <w:t>instead of conventional GRE/T2*</w:t>
      </w:r>
      <w:r w:rsidR="000F445B">
        <w:t>)</w:t>
      </w:r>
      <w:r>
        <w:t xml:space="preserve"> with higher field strength MRI may</w:t>
      </w:r>
      <w:r w:rsidR="00106F88">
        <w:t xml:space="preserve"> </w:t>
      </w:r>
      <w:r>
        <w:t xml:space="preserve">explain </w:t>
      </w:r>
      <w:bookmarkStart w:id="10" w:name="_Hlk508549537"/>
      <w:r w:rsidR="00106F88">
        <w:t xml:space="preserve">the </w:t>
      </w:r>
      <w:r>
        <w:t>increased detection rate of lCMB</w:t>
      </w:r>
      <w:bookmarkEnd w:id="10"/>
      <w:r w:rsidR="00EA1CE2">
        <w:t xml:space="preserve"> </w:t>
      </w:r>
      <w:r w:rsidR="00F16803">
        <w:t>in recent MRI studies</w:t>
      </w:r>
      <w:r>
        <w:t xml:space="preserve">, which is closer to </w:t>
      </w:r>
      <w:r w:rsidR="005051B9">
        <w:t xml:space="preserve">the </w:t>
      </w:r>
      <w:r w:rsidR="00F16803">
        <w:t>prevalence</w:t>
      </w:r>
      <w:r w:rsidR="005051B9">
        <w:t xml:space="preserve"> of microbleeds in</w:t>
      </w:r>
      <w:r w:rsidR="000F4DB6">
        <w:t xml:space="preserve"> </w:t>
      </w:r>
      <w:r>
        <w:t xml:space="preserve">pathology </w:t>
      </w:r>
      <w:r w:rsidR="005051B9">
        <w:t xml:space="preserve">reports </w:t>
      </w:r>
      <w:r>
        <w:fldChar w:fldCharType="begin"/>
      </w:r>
      <w:r w:rsidR="00AC65F3">
        <w:instrText xml:space="preserve"> ADDIN EN.CITE &lt;EndNote&gt;&lt;Cite&gt;&lt;Author&gt;Jellinger&lt;/Author&gt;&lt;Year&gt;2002&lt;/Year&gt;&lt;RecNum&gt;0&lt;/RecNum&gt;&lt;IDText&gt;Alzheimer disease and cerebrovascular pathology: an update&lt;/IDText&gt;&lt;DisplayText&gt;[7]&lt;/DisplayText&gt;&lt;record&gt;&lt;dates&gt;&lt;pub-dates&gt;&lt;date&gt;May&lt;/date&gt;&lt;/pub-dates&gt;&lt;year&gt;2002&lt;/year&gt;&lt;/dates&gt;&lt;keywords&gt;&lt;keyword&gt;Alzheimer Disease/*complications/diagnosis/etiology/physiopathology&lt;/keyword&gt;&lt;keyword&gt;Blood Vessels/pathology&lt;/keyword&gt;&lt;keyword&gt;Cerebrovascular Circulation&lt;/keyword&gt;&lt;keyword&gt;Cerebrovascular Disorders/*complications/etiology&lt;/keyword&gt;&lt;keyword&gt;Dementia, Vascular/diagnosis&lt;/keyword&gt;&lt;keyword&gt;Diagnosis, Differential&lt;/keyword&gt;&lt;keyword&gt;Humans&lt;/keyword&gt;&lt;keyword&gt;Microcirculation&lt;/keyword&gt;&lt;keyword&gt;Risk Factors&lt;/keyword&gt;&lt;/keywords&gt;&lt;urls&gt;&lt;related-urls&gt;&lt;url&gt;http://dx.doi.org/10.1007/s007020200068&lt;/url&gt;&lt;/related-urls&gt;&lt;/urls&gt;&lt;isbn&gt;0300-9564 (Print)0300-9564&lt;/isbn&gt;&lt;titles&gt;&lt;title&gt;Alzheimer disease and cerebrovascular pathology: an update&lt;/title&gt;&lt;secondary-title&gt;J Neural Transm (Vienna)&lt;/secondary-title&gt;&lt;alt-title&gt;Journal of neural transmission (Vienna, Austria : 1996)&lt;/alt-title&gt;&lt;/titles&gt;&lt;pages&gt;813-36&lt;/pages&gt;&lt;number&gt;5-6&lt;/number&gt;&lt;contributors&gt;&lt;authors&gt;&lt;author&gt;Jellinger, K. A.&lt;/author&gt;&lt;/authors&gt;&lt;/contributors&gt;&lt;edition&gt;2002/07/12&lt;/edition&gt;&lt;language&gt;eng&lt;/language&gt;&lt;added-date format="utc"&gt;1517870153&lt;/added-date&gt;&lt;ref-type name="Journal Article"&gt;17&lt;/ref-type&gt;&lt;auth-address&gt;Ludwig Boltzmann Institute of Clinical Neurobiology, Otto Wagner Hospital, Vienna, Austria. kurt.jellinger@univie.ac.at&lt;/auth-address&gt;&lt;remote-database-provider&gt;NLM&lt;/remote-database-provider&gt;&lt;rec-number&gt;1572&lt;/rec-number&gt;&lt;last-updated-date format="utc"&gt;1517870153&lt;/last-updated-date&gt;&lt;accession-num&gt;12111471&lt;/accession-num&gt;&lt;electronic-resource-num&gt;10.1007/s007020200068&lt;/electronic-resource-num&gt;&lt;volume&gt;109&lt;/volume&gt;&lt;/record&gt;&lt;/Cite&gt;&lt;/EndNote&gt;</w:instrText>
      </w:r>
      <w:r>
        <w:fldChar w:fldCharType="separate"/>
      </w:r>
      <w:r w:rsidR="00AC65F3">
        <w:rPr>
          <w:noProof/>
        </w:rPr>
        <w:t>[7]</w:t>
      </w:r>
      <w:r>
        <w:fldChar w:fldCharType="end"/>
      </w:r>
      <w:r>
        <w:t xml:space="preserve">.  </w:t>
      </w:r>
    </w:p>
    <w:p w14:paraId="1B806C96" w14:textId="218023A5" w:rsidR="009F1968" w:rsidRDefault="007E1114" w:rsidP="001F6364">
      <w:pPr>
        <w:spacing w:line="480" w:lineRule="auto"/>
        <w:jc w:val="both"/>
      </w:pPr>
      <w:r>
        <w:t xml:space="preserve">Our data showed </w:t>
      </w:r>
      <w:r w:rsidR="00AF3E0C">
        <w:t xml:space="preserve">that </w:t>
      </w:r>
      <w:r>
        <w:t xml:space="preserve">presence of lCMB was significantly associated with higher total cortical l-PiB SUVR independent of clinical diagnosis. Histopathology </w:t>
      </w:r>
      <w:r w:rsidR="0001477B">
        <w:t>studies</w:t>
      </w:r>
      <w:r w:rsidR="0090548C">
        <w:t>,</w:t>
      </w:r>
      <w:r w:rsidR="009442B4">
        <w:t xml:space="preserve"> though</w:t>
      </w:r>
      <w:r w:rsidR="00C04832">
        <w:t xml:space="preserve"> with modest sample sizes</w:t>
      </w:r>
      <w:r w:rsidR="009442B4">
        <w:t xml:space="preserve">, </w:t>
      </w:r>
      <w:r>
        <w:t xml:space="preserve">have </w:t>
      </w:r>
      <w:r w:rsidR="00F16803">
        <w:t xml:space="preserve">demonstrated </w:t>
      </w:r>
      <w:r>
        <w:t xml:space="preserve">that PiB-PET can </w:t>
      </w:r>
      <w:r>
        <w:lastRenderedPageBreak/>
        <w:t>bind to vascular A</w:t>
      </w:r>
      <w:r>
        <w:rPr>
          <w:rFonts w:ascii="Symbol" w:hAnsi="Symbol"/>
        </w:rPr>
        <w:t></w:t>
      </w:r>
      <w:r>
        <w:t xml:space="preserve"> (mainly A</w:t>
      </w:r>
      <w:r>
        <w:rPr>
          <w:rFonts w:ascii="Symbol" w:hAnsi="Symbol"/>
        </w:rPr>
        <w:t></w:t>
      </w:r>
      <w:r>
        <w:rPr>
          <w:vertAlign w:val="subscript"/>
        </w:rPr>
        <w:t>40</w:t>
      </w:r>
      <w:r w:rsidRPr="00F00C08">
        <w:t>)</w:t>
      </w:r>
      <w:r>
        <w:t xml:space="preserve"> in addition to A</w:t>
      </w:r>
      <w:r>
        <w:rPr>
          <w:rFonts w:ascii="Symbol" w:hAnsi="Symbol"/>
        </w:rPr>
        <w:t></w:t>
      </w:r>
      <w:r>
        <w:t xml:space="preserve"> </w:t>
      </w:r>
      <w:proofErr w:type="spellStart"/>
      <w:r>
        <w:t>neur</w:t>
      </w:r>
      <w:r w:rsidR="006C18D4">
        <w:t>i</w:t>
      </w:r>
      <w:r>
        <w:t>tic</w:t>
      </w:r>
      <w:proofErr w:type="spellEnd"/>
      <w:r>
        <w:t xml:space="preserve"> and diffuse plaques (mainly A</w:t>
      </w:r>
      <w:r>
        <w:rPr>
          <w:rFonts w:ascii="Symbol" w:hAnsi="Symbol"/>
        </w:rPr>
        <w:t></w:t>
      </w:r>
      <w:r>
        <w:rPr>
          <w:vertAlign w:val="subscript"/>
        </w:rPr>
        <w:t>42</w:t>
      </w:r>
      <w:r>
        <w:t>)</w:t>
      </w:r>
      <w:r>
        <w:fldChar w:fldCharType="begin">
          <w:fldData xml:space="preserve">PEVuZE5vdGU+PENpdGU+PEF1dGhvcj5CYWNza2FpPC9BdXRob3I+PFllYXI+MjAwNzwvWWVhcj48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</w:fldData>
        </w:fldChar>
      </w:r>
      <w:r w:rsidR="00AC65F3">
        <w:instrText xml:space="preserve"> ADDIN EN.CITE </w:instrText>
      </w:r>
      <w:r w:rsidR="00AC65F3">
        <w:fldChar w:fldCharType="begin">
          <w:fldData xml:space="preserve">PEVuZE5vdGU+PENpdGU+PEF1dGhvcj5CYWNza2FpPC9BdXRob3I+PFllYXI+MjAwNzwvWWVhcj48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</w:fldData>
        </w:fldChar>
      </w:r>
      <w:r w:rsidR="00AC65F3">
        <w:instrText xml:space="preserve"> ADDIN EN.CITE.DATA </w:instrText>
      </w:r>
      <w:r w:rsidR="00AC65F3">
        <w:fldChar w:fldCharType="end"/>
      </w:r>
      <w:r>
        <w:fldChar w:fldCharType="separate"/>
      </w:r>
      <w:r w:rsidR="00AC65F3">
        <w:rPr>
          <w:noProof/>
        </w:rPr>
        <w:t>[23-25]</w:t>
      </w:r>
      <w:r>
        <w:fldChar w:fldCharType="end"/>
      </w:r>
      <w:r>
        <w:t xml:space="preserve">. Consequently, many studies focused on the diagnostic role of amyloid PET in CAA and most recruited non-demented CAA </w:t>
      </w:r>
      <w:r w:rsidR="009F4143">
        <w:t>cohorts</w:t>
      </w:r>
      <w:r>
        <w:t xml:space="preserve">. </w:t>
      </w:r>
      <w:r w:rsidR="00B46798">
        <w:t xml:space="preserve">These studies </w:t>
      </w:r>
      <w:r w:rsidR="00BB5077">
        <w:t>suggest</w:t>
      </w:r>
      <w:r>
        <w:t xml:space="preserve"> that total cortical amyloid uptake is higher in </w:t>
      </w:r>
      <w:r w:rsidR="00B46798">
        <w:t xml:space="preserve">subjects with </w:t>
      </w:r>
      <w:r>
        <w:t>CAA</w:t>
      </w:r>
      <w:r w:rsidR="00B46798">
        <w:t xml:space="preserve"> </w:t>
      </w:r>
      <w:r>
        <w:t>compared to HC</w:t>
      </w:r>
      <w:r w:rsidR="00B46798">
        <w:t>,</w:t>
      </w:r>
      <w:r>
        <w:t xml:space="preserve"> but lower than </w:t>
      </w:r>
      <w:r w:rsidR="00106F88">
        <w:t xml:space="preserve">in individuals with </w:t>
      </w:r>
      <w:r>
        <w:t xml:space="preserve">AD </w:t>
      </w:r>
      <w:r>
        <w:fldChar w:fldCharType="begin">
          <w:fldData xml:space="preserve">PEVuZE5vdGU+PENpdGU+PEF1dGhvcj5MeTwvQXV0aG9yPjxZZWFyPjIwMTA8L1llYXI+PFJlY051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</w:fldData>
        </w:fldChar>
      </w:r>
      <w:r w:rsidR="00AC65F3">
        <w:instrText xml:space="preserve"> ADDIN EN.CITE </w:instrText>
      </w:r>
      <w:r w:rsidR="00AC65F3">
        <w:fldChar w:fldCharType="begin">
          <w:fldData xml:space="preserve">PEVuZE5vdGU+PENpdGU+PEF1dGhvcj5MeTwvQXV0aG9yPjxZZWFyPjIwMTA8L1llYXI+PFJlY051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</w:fldData>
        </w:fldChar>
      </w:r>
      <w:r w:rsidR="00AC65F3">
        <w:instrText xml:space="preserve"> ADDIN EN.CITE.DATA </w:instrText>
      </w:r>
      <w:r w:rsidR="00AC65F3">
        <w:fldChar w:fldCharType="end"/>
      </w:r>
      <w:r>
        <w:fldChar w:fldCharType="separate"/>
      </w:r>
      <w:r w:rsidR="00AC65F3">
        <w:rPr>
          <w:noProof/>
        </w:rPr>
        <w:t>[8, 9]</w:t>
      </w:r>
      <w:r>
        <w:fldChar w:fldCharType="end"/>
      </w:r>
      <w:r>
        <w:t xml:space="preserve">. </w:t>
      </w:r>
    </w:p>
    <w:p w14:paraId="2DFE20D3" w14:textId="77777777" w:rsidR="009F1968" w:rsidRDefault="007E1114" w:rsidP="001F6364">
      <w:pPr>
        <w:spacing w:line="480" w:lineRule="auto"/>
        <w:jc w:val="both"/>
      </w:pPr>
      <w:r>
        <w:t xml:space="preserve">Our data, however, demonstrated </w:t>
      </w:r>
      <w:r w:rsidR="00106F88">
        <w:t xml:space="preserve">that </w:t>
      </w:r>
      <w:r>
        <w:t xml:space="preserve">even among AD and MCI </w:t>
      </w:r>
      <w:r w:rsidR="00106F88">
        <w:t xml:space="preserve">groups, </w:t>
      </w:r>
      <w:r w:rsidR="00556B89">
        <w:t>the</w:t>
      </w:r>
      <w:r w:rsidR="00106F88">
        <w:t xml:space="preserve"> </w:t>
      </w:r>
      <w:r>
        <w:t>presence of lCMB is associated with increase</w:t>
      </w:r>
      <w:r w:rsidR="00106F88">
        <w:t>d A</w:t>
      </w:r>
      <w:r w:rsidR="00106F88">
        <w:rPr>
          <w:rFonts w:ascii="Calibri" w:hAnsi="Calibri" w:cs="Calibri"/>
        </w:rPr>
        <w:t>β</w:t>
      </w:r>
      <w:r w:rsidR="00106F88">
        <w:t xml:space="preserve"> </w:t>
      </w:r>
      <w:r w:rsidR="009F4143">
        <w:t>burden as</w:t>
      </w:r>
      <w:r w:rsidR="00106F88">
        <w:t xml:space="preserve"> measured by</w:t>
      </w:r>
      <w:r>
        <w:t xml:space="preserve"> l-PiB </w:t>
      </w:r>
      <w:r w:rsidR="00106F88">
        <w:t>SUVR</w:t>
      </w:r>
      <w:r>
        <w:t xml:space="preserve">. More importantly, we found </w:t>
      </w:r>
      <w:r w:rsidR="00473E48">
        <w:t xml:space="preserve">a </w:t>
      </w:r>
      <w:r>
        <w:t xml:space="preserve">significant spatial association between lobar CMB in each anatomical region and l-PiB uptake </w:t>
      </w:r>
      <w:r w:rsidR="00106F88">
        <w:t xml:space="preserve">in </w:t>
      </w:r>
      <w:r>
        <w:t>the same area independent of the other possible confounding factors</w:t>
      </w:r>
      <w:r w:rsidR="00106F88">
        <w:t>,</w:t>
      </w:r>
      <w:r>
        <w:t xml:space="preserve"> such as clinical diagnosis, age, sex, and CV risk factors. Previous studies have shown high </w:t>
      </w:r>
      <w:r w:rsidR="00106F88">
        <w:t>l-</w:t>
      </w:r>
      <w:r>
        <w:t xml:space="preserve">PiB uptake in foci of CMB in co-registered PET/MRI images in cases of CAA without dementia </w:t>
      </w:r>
      <w:r>
        <w:fldChar w:fldCharType="begin">
          <w:fldData xml:space="preserve">PEVuZE5vdGU+PENpdGU+PEF1dGhvcj5EaWVya3NlbjwvQXV0aG9yPjxZZWFyPjIwMTA8L1llYXI+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=
</w:fldData>
        </w:fldChar>
      </w:r>
      <w:r w:rsidR="00AC65F3">
        <w:instrText xml:space="preserve"> ADDIN EN.CITE </w:instrText>
      </w:r>
      <w:r w:rsidR="00AC65F3">
        <w:fldChar w:fldCharType="begin">
          <w:fldData xml:space="preserve">PEVuZE5vdGU+PENpdGU+PEF1dGhvcj5EaWVya3NlbjwvQXV0aG9yPjxZZWFyPjIwMTA8L1llYXI+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=
</w:fldData>
        </w:fldChar>
      </w:r>
      <w:r w:rsidR="00AC65F3">
        <w:instrText xml:space="preserve"> ADDIN EN.CITE.DATA </w:instrText>
      </w:r>
      <w:r w:rsidR="00AC65F3">
        <w:fldChar w:fldCharType="end"/>
      </w:r>
      <w:r>
        <w:fldChar w:fldCharType="separate"/>
      </w:r>
      <w:r w:rsidR="00AC65F3">
        <w:rPr>
          <w:noProof/>
        </w:rPr>
        <w:t>[26]</w:t>
      </w:r>
      <w:r>
        <w:fldChar w:fldCharType="end"/>
      </w:r>
      <w:r w:rsidR="00106F88">
        <w:t>,</w:t>
      </w:r>
      <w:r>
        <w:t xml:space="preserve"> and an association between total cortical </w:t>
      </w:r>
      <w:r w:rsidR="00106F88">
        <w:t>l-</w:t>
      </w:r>
      <w:r>
        <w:t>PiB</w:t>
      </w:r>
      <w:r w:rsidR="00106F88">
        <w:t xml:space="preserve"> </w:t>
      </w:r>
      <w:r>
        <w:t xml:space="preserve">SUVR and </w:t>
      </w:r>
      <w:r w:rsidR="00106F88">
        <w:t xml:space="preserve">the </w:t>
      </w:r>
      <w:r>
        <w:t xml:space="preserve">presence of lCMB in HC </w:t>
      </w:r>
      <w:r>
        <w:fldChar w:fldCharType="begin">
          <w:fldData xml:space="preserve">PEVuZE5vdGU+PENpdGU+PEF1dGhvcj5ZYXRlczwvQXV0aG9yPjxZZWFyPjIwMTE8L1llYXI+PFJl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</w:fldData>
        </w:fldChar>
      </w:r>
      <w:r w:rsidR="00AC65F3">
        <w:instrText xml:space="preserve"> ADDIN EN.CITE </w:instrText>
      </w:r>
      <w:r w:rsidR="00AC65F3">
        <w:fldChar w:fldCharType="begin">
          <w:fldData xml:space="preserve">PEVuZE5vdGU+PENpdGU+PEF1dGhvcj5ZYXRlczwvQXV0aG9yPjxZZWFyPjIwMTE8L1llYXI+PFJl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</w:fldData>
        </w:fldChar>
      </w:r>
      <w:r w:rsidR="00AC65F3">
        <w:instrText xml:space="preserve"> ADDIN EN.CITE.DATA </w:instrText>
      </w:r>
      <w:r w:rsidR="00AC65F3">
        <w:fldChar w:fldCharType="end"/>
      </w:r>
      <w:r>
        <w:fldChar w:fldCharType="separate"/>
      </w:r>
      <w:r w:rsidR="00AC65F3">
        <w:rPr>
          <w:noProof/>
        </w:rPr>
        <w:t>[27]</w:t>
      </w:r>
      <w:r>
        <w:fldChar w:fldCharType="end"/>
      </w:r>
      <w:r>
        <w:t>. The latter study also assessed the regional PiB uptake in non-demented cases and found a relation</w:t>
      </w:r>
      <w:r w:rsidR="006C18D4">
        <w:t>ship</w:t>
      </w:r>
      <w:r>
        <w:t xml:space="preserve"> between lobar CMB and SUVR</w:t>
      </w:r>
      <w:r w:rsidR="006C18D4" w:rsidRPr="006C18D4">
        <w:t xml:space="preserve"> </w:t>
      </w:r>
      <w:r w:rsidR="006C18D4">
        <w:t xml:space="preserve">only in </w:t>
      </w:r>
      <w:proofErr w:type="spellStart"/>
      <w:r w:rsidR="006C18D4">
        <w:t>parieto</w:t>
      </w:r>
      <w:proofErr w:type="spellEnd"/>
      <w:r w:rsidR="006C18D4">
        <w:t>-occipital regions</w:t>
      </w:r>
      <w:r w:rsidR="00106F88">
        <w:t>,</w:t>
      </w:r>
      <w:r>
        <w:t xml:space="preserve"> but not </w:t>
      </w:r>
      <w:r w:rsidR="00106F88">
        <w:t xml:space="preserve">in </w:t>
      </w:r>
      <w:r>
        <w:t xml:space="preserve">frontal </w:t>
      </w:r>
      <w:r w:rsidR="006C18D4">
        <w:t>areas</w:t>
      </w:r>
      <w:r>
        <w:t xml:space="preserve"> </w:t>
      </w:r>
      <w:r>
        <w:fldChar w:fldCharType="begin">
          <w:fldData xml:space="preserve">PEVuZE5vdGU+PENpdGU+PEF1dGhvcj5ZYXRlczwvQXV0aG9yPjxZZWFyPjIwMTE8L1llYXI+PFJl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</w:fldData>
        </w:fldChar>
      </w:r>
      <w:r w:rsidR="00AC65F3">
        <w:instrText xml:space="preserve"> ADDIN EN.CITE </w:instrText>
      </w:r>
      <w:r w:rsidR="00AC65F3">
        <w:fldChar w:fldCharType="begin">
          <w:fldData xml:space="preserve">PEVuZE5vdGU+PENpdGU+PEF1dGhvcj5ZYXRlczwvQXV0aG9yPjxZZWFyPjIwMTE8L1llYXI+PFJl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</w:fldData>
        </w:fldChar>
      </w:r>
      <w:r w:rsidR="00AC65F3">
        <w:instrText xml:space="preserve"> ADDIN EN.CITE.DATA </w:instrText>
      </w:r>
      <w:r w:rsidR="00AC65F3">
        <w:fldChar w:fldCharType="end"/>
      </w:r>
      <w:r>
        <w:fldChar w:fldCharType="separate"/>
      </w:r>
      <w:r w:rsidR="00AC65F3">
        <w:rPr>
          <w:noProof/>
        </w:rPr>
        <w:t>[27]</w:t>
      </w:r>
      <w:r>
        <w:fldChar w:fldCharType="end"/>
      </w:r>
      <w:r>
        <w:t xml:space="preserve">.  In a recent study </w:t>
      </w:r>
      <w:r w:rsidR="006C18D4">
        <w:t>investigating</w:t>
      </w:r>
      <w:r>
        <w:t xml:space="preserve"> CMB and </w:t>
      </w:r>
      <w:r w:rsidR="006C18D4">
        <w:t xml:space="preserve">the </w:t>
      </w:r>
      <w:r>
        <w:t xml:space="preserve">distribution of amyloid burden in ICH, participants with lobar CMB had higher global and lobar </w:t>
      </w:r>
      <w:r w:rsidR="00B46798">
        <w:t xml:space="preserve">amyloid uptake </w:t>
      </w:r>
      <w:r>
        <w:t xml:space="preserve">(frontal, parietal, temporal and occipital lobes) in comparison with </w:t>
      </w:r>
      <w:r w:rsidR="00DC1CED">
        <w:t xml:space="preserve">subjects </w:t>
      </w:r>
      <w:r>
        <w:t xml:space="preserve">with mixed and deep CMB </w:t>
      </w:r>
      <w:r>
        <w:fldChar w:fldCharType="begin"/>
      </w:r>
      <w:r w:rsidR="00AC65F3">
        <w:instrText xml:space="preserve"> ADDIN EN.CITE &lt;EndNote&gt;&lt;Cite&gt;&lt;Author&gt;Tsai&lt;/Author&gt;&lt;Year&gt;2017&lt;/Year&gt;&lt;RecNum&gt;0&lt;/RecNum&gt;&lt;IDText&gt;Correlation of Cerebral Microbleed Distribution to Amyloid Burden in Patients with Primary Intracerebral Hemorrhage&lt;/IDText&gt;&lt;DisplayText&gt;[28]&lt;/DisplayText&gt;&lt;record&gt;&lt;dates&gt;&lt;pub-dates&gt;&lt;date&gt;Mar 17&lt;/date&gt;&lt;/pub-dates&gt;&lt;year&gt;2017&lt;/year&gt;&lt;/dates&gt;&lt;urls&gt;&lt;related-urls&gt;&lt;url&gt;http://dx.doi.org/10.1038/srep44715&lt;/url&gt;&lt;/related-urls&gt;&lt;/urls&gt;&lt;isbn&gt;2045-2322&lt;/isbn&gt;&lt;custom2&gt;PMC5356186&lt;/custom2&gt;&lt;titles&gt;&lt;title&gt;Correlation of Cerebral Microbleed Distribution to Amyloid Burden in Patients with Primary Intracerebral Hemorrhage&lt;/title&gt;&lt;secondary-title&gt;Sci Rep&lt;/secondary-title&gt;&lt;alt-title&gt;Scientific reports&lt;/alt-title&gt;&lt;/titles&gt;&lt;pages&gt;44715&lt;/pages&gt;&lt;contributors&gt;&lt;authors&gt;&lt;author&gt;Tsai, H. H.&lt;/author&gt;&lt;author&gt;Tsai, L. K.&lt;/author&gt;&lt;author&gt;Chen, Y. F.&lt;/author&gt;&lt;author&gt;Tang, S. C.&lt;/author&gt;&lt;author&gt;Lee, B. C.&lt;/author&gt;&lt;author&gt;Yen, R. F.&lt;/author&gt;&lt;author&gt;Jeng, J. S.&lt;/author&gt;&lt;/authors&gt;&lt;/contributors&gt;&lt;edition&gt;2017/03/18&lt;/edition&gt;&lt;language&gt;eng&lt;/language&gt;&lt;added-date format="utc"&gt;1505322994&lt;/added-date&gt;&lt;ref-type name="Journal Article"&gt;17&lt;/ref-type&gt;&lt;auth-address&gt;Departments of Neurology, National Taiwan University Hospital, Taipei, Taiwan.Department of Medical Imaging, National Taiwan University Hospital, Taipei, Taiwan.Department of Nuclear Medicine, National Taiwan University Hospital, Taipei, Taiwan.&lt;/auth-address&gt;&lt;remote-database-provider&gt;NLM&lt;/remote-database-provider&gt;&lt;rec-number&gt;1508&lt;/rec-number&gt;&lt;last-updated-date format="utc"&gt;1505322994&lt;/last-updated-date&gt;&lt;accession-num&gt;28303922&lt;/accession-num&gt;&lt;electronic-resource-num&gt;10.1038/srep44715&lt;/electronic-resource-num&gt;&lt;volume&gt;7&lt;/volume&gt;&lt;/record&gt;&lt;/Cite&gt;&lt;/EndNote&gt;</w:instrText>
      </w:r>
      <w:r>
        <w:fldChar w:fldCharType="separate"/>
      </w:r>
      <w:r w:rsidR="00AC65F3">
        <w:rPr>
          <w:noProof/>
        </w:rPr>
        <w:t>[28]</w:t>
      </w:r>
      <w:r>
        <w:fldChar w:fldCharType="end"/>
      </w:r>
      <w:r>
        <w:t xml:space="preserve">. None of these studies, however, investigated the spatial association between presence of lobar CMB in each anatomical region and l-PiB uptake </w:t>
      </w:r>
      <w:r w:rsidR="00B46798">
        <w:t xml:space="preserve">in </w:t>
      </w:r>
      <w:r>
        <w:t xml:space="preserve">the same area in AD and MCI. </w:t>
      </w:r>
    </w:p>
    <w:p w14:paraId="287B8390" w14:textId="2988E22C" w:rsidR="007E1114" w:rsidRDefault="007E1114" w:rsidP="001F6364">
      <w:pPr>
        <w:spacing w:line="480" w:lineRule="auto"/>
        <w:jc w:val="both"/>
      </w:pPr>
      <w:r>
        <w:t>The strong association between CMB and l-PiB uptake in each anatomical region suggest</w:t>
      </w:r>
      <w:r w:rsidR="00B46798">
        <w:t>s</w:t>
      </w:r>
      <w:r>
        <w:t xml:space="preserve"> that vascular A</w:t>
      </w:r>
      <w:r>
        <w:rPr>
          <w:rFonts w:ascii="Symbol" w:hAnsi="Symbol"/>
        </w:rPr>
        <w:t></w:t>
      </w:r>
      <w:r>
        <w:rPr>
          <w:rFonts w:ascii="Symbol" w:hAnsi="Symbol"/>
        </w:rPr>
        <w:t></w:t>
      </w:r>
      <w:r>
        <w:t xml:space="preserve">presenting as lobar CMB could </w:t>
      </w:r>
      <w:r w:rsidR="009F1968">
        <w:t xml:space="preserve">potentially </w:t>
      </w:r>
      <w:r>
        <w:t>be a marker of total A</w:t>
      </w:r>
      <w:r>
        <w:rPr>
          <w:rFonts w:ascii="Symbol" w:hAnsi="Symbol"/>
        </w:rPr>
        <w:t></w:t>
      </w:r>
      <w:r>
        <w:t xml:space="preserve"> burden (vascular and plaques). </w:t>
      </w:r>
      <w:r w:rsidR="004A739F">
        <w:t>The h</w:t>
      </w:r>
      <w:r>
        <w:t xml:space="preserve">igher l-PiB SUVR </w:t>
      </w:r>
      <w:r w:rsidR="004A739F">
        <w:t xml:space="preserve">observed </w:t>
      </w:r>
      <w:r>
        <w:t xml:space="preserve">in </w:t>
      </w:r>
      <w:r w:rsidR="004A739F">
        <w:t xml:space="preserve">the </w:t>
      </w:r>
      <w:r>
        <w:lastRenderedPageBreak/>
        <w:t>frontal and parietal lobe (regions known to have higher A</w:t>
      </w:r>
      <w:r>
        <w:rPr>
          <w:rFonts w:ascii="Symbol" w:hAnsi="Symbol"/>
        </w:rPr>
        <w:t></w:t>
      </w:r>
      <w:r>
        <w:t xml:space="preserve"> plaque</w:t>
      </w:r>
      <w:r w:rsidR="009F4143">
        <w:t xml:space="preserve"> burden</w:t>
      </w:r>
      <w:r>
        <w:t xml:space="preserve">) of </w:t>
      </w:r>
      <w:r w:rsidR="004A739F">
        <w:t xml:space="preserve">subjects </w:t>
      </w:r>
      <w:r>
        <w:t>with CMB compared to</w:t>
      </w:r>
      <w:r w:rsidR="004A739F">
        <w:t xml:space="preserve"> those without</w:t>
      </w:r>
      <w:r>
        <w:t xml:space="preserve"> further corroborates this idea.  </w:t>
      </w:r>
    </w:p>
    <w:p w14:paraId="75B875DB" w14:textId="0ABEFE88" w:rsidR="00B743BC" w:rsidRDefault="007E1114" w:rsidP="001F6364">
      <w:pPr>
        <w:spacing w:line="480" w:lineRule="auto"/>
        <w:jc w:val="both"/>
      </w:pPr>
      <w:r>
        <w:t xml:space="preserve">Utilizing early frames of PiB PET (1-8 min or </w:t>
      </w:r>
      <w:r w:rsidR="00DC1CED">
        <w:t>1</w:t>
      </w:r>
      <w:r>
        <w:t xml:space="preserve">-6 min) to estimate brain perfusion has been reported in many studies </w:t>
      </w:r>
      <w:r>
        <w:fldChar w:fldCharType="begin">
          <w:fldData xml:space="preserve">PEVuZE5vdGU+PENpdGU+PEF1dGhvcj5CbG9tcXVpc3Q8L0F1dGhvcj48WWVhcj4yMDA4PC9ZZWFy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</w:fldData>
        </w:fldChar>
      </w:r>
      <w:r w:rsidR="00AC65F3">
        <w:instrText xml:space="preserve"> ADDIN EN.CITE </w:instrText>
      </w:r>
      <w:r w:rsidR="00AC65F3">
        <w:fldChar w:fldCharType="begin">
          <w:fldData xml:space="preserve">PEVuZE5vdGU+PENpdGU+PEF1dGhvcj5CbG9tcXVpc3Q8L0F1dGhvcj48WWVhcj4yMDA4PC9ZZWFy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</w:fldData>
        </w:fldChar>
      </w:r>
      <w:r w:rsidR="00AC65F3">
        <w:instrText xml:space="preserve"> ADDIN EN.CITE.DATA </w:instrText>
      </w:r>
      <w:r w:rsidR="00AC65F3">
        <w:fldChar w:fldCharType="end"/>
      </w:r>
      <w:r>
        <w:fldChar w:fldCharType="separate"/>
      </w:r>
      <w:r w:rsidR="00AC65F3">
        <w:rPr>
          <w:noProof/>
        </w:rPr>
        <w:t>[15, 29, 30]</w:t>
      </w:r>
      <w:r>
        <w:fldChar w:fldCharType="end"/>
      </w:r>
      <w:r>
        <w:t xml:space="preserve">. Our data showed that CMB+ participants had significantly lower perfusion in the whole brain and also in </w:t>
      </w:r>
      <w:r w:rsidR="00F16803">
        <w:t>the</w:t>
      </w:r>
      <w:r w:rsidR="00410F46">
        <w:t xml:space="preserve"> </w:t>
      </w:r>
      <w:r>
        <w:t>temporal lobe compared to CMB–</w:t>
      </w:r>
      <w:r w:rsidR="00B46798">
        <w:t xml:space="preserve"> subjects</w:t>
      </w:r>
      <w:r>
        <w:t xml:space="preserve">. This was independent of their clinical diagnosis.  In addition, we found </w:t>
      </w:r>
      <w:r w:rsidR="00B46798">
        <w:t xml:space="preserve">a </w:t>
      </w:r>
      <w:r>
        <w:t xml:space="preserve">significant association between perfusion </w:t>
      </w:r>
      <w:r w:rsidR="00DC1CED">
        <w:t xml:space="preserve">estimates </w:t>
      </w:r>
      <w:r>
        <w:t xml:space="preserve">and </w:t>
      </w:r>
      <w:r w:rsidR="00DC1CED">
        <w:t xml:space="preserve">the </w:t>
      </w:r>
      <w:r>
        <w:t xml:space="preserve">presence of lCMB in a regression model adjusted for all cofounding factors including l-PIB SUVR. </w:t>
      </w:r>
    </w:p>
    <w:p w14:paraId="2572FA84" w14:textId="76E8BFB7" w:rsidR="007E1114" w:rsidRDefault="007E1114" w:rsidP="001F6364">
      <w:pPr>
        <w:spacing w:line="480" w:lineRule="auto"/>
        <w:jc w:val="both"/>
      </w:pPr>
      <w:r>
        <w:t xml:space="preserve">Although previous studies have shown hypoperfusion in CAA measured by either e-PiB PET </w:t>
      </w:r>
      <w:r>
        <w:fldChar w:fldCharType="begin">
          <w:fldData xml:space="preserve">PEVuZE5vdGU+PENpdGU+PEF1dGhvcj5GYXJpZDwvQXV0aG9yPjxZZWFyPjIwMTU8L1llYXI+PFJl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=
</w:fldData>
        </w:fldChar>
      </w:r>
      <w:r w:rsidR="00AC65F3">
        <w:instrText xml:space="preserve"> ADDIN EN.CITE </w:instrText>
      </w:r>
      <w:r w:rsidR="00AC65F3">
        <w:fldChar w:fldCharType="begin">
          <w:fldData xml:space="preserve">PEVuZE5vdGU+PENpdGU+PEF1dGhvcj5GYXJpZDwvQXV0aG9yPjxZZWFyPjIwMTU8L1llYXI+PFJl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=
</w:fldData>
        </w:fldChar>
      </w:r>
      <w:r w:rsidR="00AC65F3">
        <w:instrText xml:space="preserve"> ADDIN EN.CITE.DATA </w:instrText>
      </w:r>
      <w:r w:rsidR="00AC65F3">
        <w:fldChar w:fldCharType="end"/>
      </w:r>
      <w:r>
        <w:fldChar w:fldCharType="separate"/>
      </w:r>
      <w:r w:rsidR="00AC65F3">
        <w:rPr>
          <w:noProof/>
        </w:rPr>
        <w:t>[20]</w:t>
      </w:r>
      <w:r>
        <w:fldChar w:fldCharType="end"/>
      </w:r>
      <w:r>
        <w:t xml:space="preserve"> or SPECT </w:t>
      </w:r>
      <w:r>
        <w:fldChar w:fldCharType="begin">
          <w:fldData xml:space="preserve">PEVuZE5vdGU+PENpdGU+PEF1dGhvcj5DaHVuZzwvQXV0aG9yPjxZZWFyPjIwMDk8L1llYXI+PFJl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</w:fldData>
        </w:fldChar>
      </w:r>
      <w:r w:rsidR="00AC65F3">
        <w:instrText xml:space="preserve"> ADDIN EN.CITE </w:instrText>
      </w:r>
      <w:r w:rsidR="00AC65F3">
        <w:fldChar w:fldCharType="begin">
          <w:fldData xml:space="preserve">PEVuZE5vdGU+PENpdGU+PEF1dGhvcj5DaHVuZzwvQXV0aG9yPjxZZWFyPjIwMDk8L1llYXI+PFJl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</w:fldData>
        </w:fldChar>
      </w:r>
      <w:r w:rsidR="00AC65F3">
        <w:instrText xml:space="preserve"> ADDIN EN.CITE.DATA </w:instrText>
      </w:r>
      <w:r w:rsidR="00AC65F3">
        <w:fldChar w:fldCharType="end"/>
      </w:r>
      <w:r>
        <w:fldChar w:fldCharType="separate"/>
      </w:r>
      <w:r w:rsidR="00AC65F3">
        <w:rPr>
          <w:noProof/>
        </w:rPr>
        <w:t>[31]</w:t>
      </w:r>
      <w:r>
        <w:fldChar w:fldCharType="end"/>
      </w:r>
      <w:r>
        <w:t xml:space="preserve">, </w:t>
      </w:r>
      <w:r w:rsidR="00283669">
        <w:t>very few studies have investigated</w:t>
      </w:r>
      <w:r>
        <w:t xml:space="preserve"> the association between CMB and perfusion in cases with a diagnosis of MCI or AD.  </w:t>
      </w:r>
      <w:proofErr w:type="spellStart"/>
      <w:r>
        <w:t>Farid</w:t>
      </w:r>
      <w:proofErr w:type="spellEnd"/>
      <w:r>
        <w:t xml:space="preserve"> et al reported whole cortex hypoperfusion in CAA cases compared to HC</w:t>
      </w:r>
      <w:r w:rsidR="00176988">
        <w:t xml:space="preserve"> </w:t>
      </w:r>
      <w:r w:rsidR="00EA1CE2">
        <w:t>and</w:t>
      </w:r>
      <w:r>
        <w:t xml:space="preserve"> </w:t>
      </w:r>
      <w:r w:rsidR="00EA1CE2">
        <w:t xml:space="preserve">a </w:t>
      </w:r>
      <w:r>
        <w:t xml:space="preserve">different </w:t>
      </w:r>
      <w:r w:rsidR="00176988">
        <w:t xml:space="preserve">pattern </w:t>
      </w:r>
      <w:r w:rsidR="00EA1CE2">
        <w:t xml:space="preserve">of </w:t>
      </w:r>
      <w:r>
        <w:t xml:space="preserve">lobar hypoperfusion in participants with CAA (mainly occipital) compared </w:t>
      </w:r>
      <w:r w:rsidR="00EA1CE2">
        <w:t xml:space="preserve">to </w:t>
      </w:r>
      <w:r>
        <w:t xml:space="preserve">cases </w:t>
      </w:r>
      <w:r w:rsidR="00B46798">
        <w:t xml:space="preserve">with AD </w:t>
      </w:r>
      <w:r>
        <w:t xml:space="preserve">(mainly PCG). The cohort, however, was chosen in a way that none of the CAA cases had cognitive impairment and none of the AD cases had CMB </w:t>
      </w:r>
      <w:r w:rsidR="00B46798">
        <w:t>o</w:t>
      </w:r>
      <w:r>
        <w:t xml:space="preserve">n T2* images </w:t>
      </w:r>
      <w:r>
        <w:fldChar w:fldCharType="begin">
          <w:fldData xml:space="preserve">PEVuZE5vdGU+PENpdGU+PEF1dGhvcj5GYXJpZDwvQXV0aG9yPjxZZWFyPjIwMTU8L1llYXI+PFJl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=
</w:fldData>
        </w:fldChar>
      </w:r>
      <w:r w:rsidR="00AC65F3">
        <w:instrText xml:space="preserve"> ADDIN EN.CITE </w:instrText>
      </w:r>
      <w:r w:rsidR="00AC65F3">
        <w:fldChar w:fldCharType="begin">
          <w:fldData xml:space="preserve">PEVuZE5vdGU+PENpdGU+PEF1dGhvcj5GYXJpZDwvQXV0aG9yPjxZZWFyPjIwMTU8L1llYXI+PFJl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=
</w:fldData>
        </w:fldChar>
      </w:r>
      <w:r w:rsidR="00AC65F3">
        <w:instrText xml:space="preserve"> ADDIN EN.CITE.DATA </w:instrText>
      </w:r>
      <w:r w:rsidR="00AC65F3">
        <w:fldChar w:fldCharType="end"/>
      </w:r>
      <w:r>
        <w:fldChar w:fldCharType="separate"/>
      </w:r>
      <w:r w:rsidR="00AC65F3">
        <w:rPr>
          <w:noProof/>
        </w:rPr>
        <w:t>[20]</w:t>
      </w:r>
      <w:r>
        <w:fldChar w:fldCharType="end"/>
      </w:r>
      <w:r>
        <w:t xml:space="preserve">. Another study </w:t>
      </w:r>
      <w:r w:rsidR="00B46798">
        <w:t xml:space="preserve">has also </w:t>
      </w:r>
      <w:r>
        <w:t xml:space="preserve">reported hypoperfusion in temporal and parietal regions in </w:t>
      </w:r>
      <w:r w:rsidR="00B37F7F">
        <w:t xml:space="preserve">subjects with </w:t>
      </w:r>
      <w:r>
        <w:t xml:space="preserve">CAA compared to HC </w:t>
      </w:r>
      <w:r>
        <w:fldChar w:fldCharType="begin">
          <w:fldData xml:space="preserve">PEVuZE5vdGU+PENpdGU+PEF1dGhvcj5DaHVuZzwvQXV0aG9yPjxZZWFyPjIwMDk8L1llYXI+PFJl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</w:fldData>
        </w:fldChar>
      </w:r>
      <w:r w:rsidR="00AC65F3">
        <w:instrText xml:space="preserve"> ADDIN EN.CITE </w:instrText>
      </w:r>
      <w:r w:rsidR="00AC65F3">
        <w:fldChar w:fldCharType="begin">
          <w:fldData xml:space="preserve">PEVuZE5vdGU+PENpdGU+PEF1dGhvcj5DaHVuZzwvQXV0aG9yPjxZZWFyPjIwMDk8L1llYXI+PFJl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</w:fldData>
        </w:fldChar>
      </w:r>
      <w:r w:rsidR="00AC65F3">
        <w:instrText xml:space="preserve"> ADDIN EN.CITE.DATA </w:instrText>
      </w:r>
      <w:r w:rsidR="00AC65F3">
        <w:fldChar w:fldCharType="end"/>
      </w:r>
      <w:r>
        <w:fldChar w:fldCharType="separate"/>
      </w:r>
      <w:r w:rsidR="00AC65F3">
        <w:rPr>
          <w:noProof/>
        </w:rPr>
        <w:t>[31]</w:t>
      </w:r>
      <w:r>
        <w:fldChar w:fldCharType="end"/>
      </w:r>
      <w:r w:rsidR="00B37F7F">
        <w:t>; nevertheless,</w:t>
      </w:r>
      <w:r>
        <w:t xml:space="preserve"> CAA participants in this study had mixed pathologies and different levels of cognitive function. In a </w:t>
      </w:r>
      <w:r w:rsidR="00FB5080">
        <w:t xml:space="preserve">more </w:t>
      </w:r>
      <w:r>
        <w:t>recent study on transgenic mice, vascular amyloidosis was found to be a major contributing factor to regional cerebral blood flow (</w:t>
      </w:r>
      <w:proofErr w:type="spellStart"/>
      <w:r>
        <w:t>rCBF</w:t>
      </w:r>
      <w:proofErr w:type="spellEnd"/>
      <w:r>
        <w:t xml:space="preserve">) reduction. Using PET and </w:t>
      </w:r>
      <w:proofErr w:type="spellStart"/>
      <w:r w:rsidR="00A4370D">
        <w:t>multiparametric</w:t>
      </w:r>
      <w:proofErr w:type="spellEnd"/>
      <w:r w:rsidR="00A4370D">
        <w:t xml:space="preserve"> </w:t>
      </w:r>
      <w:r>
        <w:t>MRI in a longitudinal study</w:t>
      </w:r>
      <w:r w:rsidR="00410F46">
        <w:t>,</w:t>
      </w:r>
      <w:r>
        <w:t xml:space="preserve"> the authors demonstrated that the association between the presence of A</w:t>
      </w:r>
      <w:r>
        <w:rPr>
          <w:rFonts w:ascii="Symbol" w:hAnsi="Symbol"/>
        </w:rPr>
        <w:t></w:t>
      </w:r>
      <w:r>
        <w:rPr>
          <w:rFonts w:ascii="Symbol" w:hAnsi="Symbol"/>
        </w:rPr>
        <w:t></w:t>
      </w:r>
      <w:r>
        <w:t xml:space="preserve">plaques and </w:t>
      </w:r>
      <w:proofErr w:type="spellStart"/>
      <w:r>
        <w:t>rCBF</w:t>
      </w:r>
      <w:proofErr w:type="spellEnd"/>
      <w:r>
        <w:t xml:space="preserve"> is mediated by vascular amyloidosis </w:t>
      </w:r>
      <w:r>
        <w:fldChar w:fldCharType="begin">
          <w:fldData xml:space="preserve">PEVuZE5vdGU+PENpdGU+PEF1dGhvcj5NYWllcjwvQXV0aG9yPjxZZWFyPjIwMTQ8L1llYXI+PFJl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==
</w:fldData>
        </w:fldChar>
      </w:r>
      <w:r w:rsidR="00AC65F3">
        <w:instrText xml:space="preserve"> ADDIN EN.CITE </w:instrText>
      </w:r>
      <w:r w:rsidR="00AC65F3">
        <w:fldChar w:fldCharType="begin">
          <w:fldData xml:space="preserve">PEVuZE5vdGU+PENpdGU+PEF1dGhvcj5NYWllcjwvQXV0aG9yPjxZZWFyPjIwMTQ8L1llYXI+PFJl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==
</w:fldData>
        </w:fldChar>
      </w:r>
      <w:r w:rsidR="00AC65F3">
        <w:instrText xml:space="preserve"> ADDIN EN.CITE.DATA </w:instrText>
      </w:r>
      <w:r w:rsidR="00AC65F3">
        <w:fldChar w:fldCharType="end"/>
      </w:r>
      <w:r>
        <w:fldChar w:fldCharType="separate"/>
      </w:r>
      <w:r w:rsidR="00AC65F3">
        <w:rPr>
          <w:noProof/>
        </w:rPr>
        <w:t>[32]</w:t>
      </w:r>
      <w:r>
        <w:fldChar w:fldCharType="end"/>
      </w:r>
      <w:r>
        <w:t xml:space="preserve">. These results are in line with the findings of our study. </w:t>
      </w:r>
    </w:p>
    <w:p w14:paraId="025F9563" w14:textId="77777777" w:rsidR="00176988" w:rsidRDefault="007E1114" w:rsidP="001F6364">
      <w:pPr>
        <w:spacing w:line="480" w:lineRule="auto"/>
        <w:jc w:val="both"/>
      </w:pPr>
      <w:r>
        <w:lastRenderedPageBreak/>
        <w:t xml:space="preserve">We also studied the </w:t>
      </w:r>
      <w:r w:rsidR="00FD73DA">
        <w:t xml:space="preserve">association between </w:t>
      </w:r>
      <w:r>
        <w:t xml:space="preserve">presence of CMB </w:t>
      </w:r>
      <w:r w:rsidR="00FD73DA">
        <w:t>and perfusion in</w:t>
      </w:r>
      <w:r>
        <w:t xml:space="preserve"> each clinical diagnostic group. In the MCI group, CMB+</w:t>
      </w:r>
      <w:r w:rsidR="00FD73DA">
        <w:t xml:space="preserve"> regions</w:t>
      </w:r>
      <w:r>
        <w:t xml:space="preserve"> </w:t>
      </w:r>
      <w:r w:rsidR="00B07625">
        <w:t xml:space="preserve">appeared to have </w:t>
      </w:r>
      <w:r>
        <w:t xml:space="preserve">higher perfusion but the reverse pattern was observed in AD. </w:t>
      </w:r>
    </w:p>
    <w:p w14:paraId="271CBA43" w14:textId="7912D03A" w:rsidR="00F44BFB" w:rsidRDefault="007E1114" w:rsidP="001F6364">
      <w:pPr>
        <w:spacing w:line="480" w:lineRule="auto"/>
        <w:jc w:val="both"/>
      </w:pPr>
      <w:r>
        <w:t xml:space="preserve">Independent of vascular status or knowledge about the presence of CMB, a number of studies have shown hypoperfusion in AD cases compared to HC and MCI. Studies investigating the pattern of perfusion in MCI, on the other hand, have reported both hypo and hyperperfusion </w:t>
      </w:r>
      <w:r>
        <w:fldChar w:fldCharType="begin">
          <w:fldData xml:space="preserve">PEVuZE5vdGU+PENpdGU+PEF1dGhvcj5EYWk8L0F1dGhvcj48WWVhcj4yMDA5PC9ZZWFyPjxSZWNO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</w:fldData>
        </w:fldChar>
      </w:r>
      <w:r w:rsidR="00AC65F3">
        <w:instrText xml:space="preserve"> ADDIN EN.CITE </w:instrText>
      </w:r>
      <w:r w:rsidR="00AC65F3">
        <w:fldChar w:fldCharType="begin">
          <w:fldData xml:space="preserve">PEVuZE5vdGU+PENpdGU+PEF1dGhvcj5EYWk8L0F1dGhvcj48WWVhcj4yMDA5PC9ZZWFyPjxSZWNO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</w:fldData>
        </w:fldChar>
      </w:r>
      <w:r w:rsidR="00AC65F3">
        <w:instrText xml:space="preserve"> ADDIN EN.CITE.DATA </w:instrText>
      </w:r>
      <w:r w:rsidR="00AC65F3">
        <w:fldChar w:fldCharType="end"/>
      </w:r>
      <w:r>
        <w:fldChar w:fldCharType="separate"/>
      </w:r>
      <w:r w:rsidR="00AC65F3">
        <w:rPr>
          <w:noProof/>
        </w:rPr>
        <w:t>[33-35]</w:t>
      </w:r>
      <w:r>
        <w:fldChar w:fldCharType="end"/>
      </w:r>
      <w:r>
        <w:t xml:space="preserve">.  Previous reports </w:t>
      </w:r>
      <w:r w:rsidR="00A25904">
        <w:t xml:space="preserve">have </w:t>
      </w:r>
      <w:r w:rsidR="009756A7">
        <w:t>suggested</w:t>
      </w:r>
      <w:r w:rsidR="00A25904">
        <w:t xml:space="preserve"> </w:t>
      </w:r>
      <w:r>
        <w:t xml:space="preserve">that hyperperfusion precedes hypoperfusion during the course of the disease from preclinical stage to MCI to AD </w:t>
      </w:r>
      <w:r>
        <w:fldChar w:fldCharType="begin">
          <w:fldData xml:space="preserve">PEVuZE5vdGU+PENpdGU+PEF1dGhvcj5GbGVpc2hlcjwvQXV0aG9yPjxZZWFyPjIwMDk8L1llYXI+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</w:fldData>
        </w:fldChar>
      </w:r>
      <w:r w:rsidR="00F16803">
        <w:instrText xml:space="preserve"> ADDIN EN.CITE </w:instrText>
      </w:r>
      <w:r w:rsidR="00F16803">
        <w:fldChar w:fldCharType="begin">
          <w:fldData xml:space="preserve">PEVuZE5vdGU+PENpdGU+PEF1dGhvcj5GbGVpc2hlcjwvQXV0aG9yPjxZZWFyPjIwMDk8L1llYXI+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</w:fldData>
        </w:fldChar>
      </w:r>
      <w:r w:rsidR="00F16803">
        <w:instrText xml:space="preserve"> ADDIN EN.CITE.DATA </w:instrText>
      </w:r>
      <w:r w:rsidR="00F16803">
        <w:fldChar w:fldCharType="end"/>
      </w:r>
      <w:r>
        <w:fldChar w:fldCharType="separate"/>
      </w:r>
      <w:r w:rsidR="00F16803">
        <w:rPr>
          <w:noProof/>
        </w:rPr>
        <w:t>[36, 37]</w:t>
      </w:r>
      <w:r>
        <w:fldChar w:fldCharType="end"/>
      </w:r>
      <w:r>
        <w:t xml:space="preserve">. </w:t>
      </w:r>
      <w:r w:rsidRPr="0090645B">
        <w:t xml:space="preserve">This phenomenon </w:t>
      </w:r>
      <w:r w:rsidR="00A25904">
        <w:t>can be</w:t>
      </w:r>
      <w:r w:rsidR="00A25904" w:rsidRPr="0090645B">
        <w:t xml:space="preserve"> </w:t>
      </w:r>
      <w:r w:rsidRPr="0090645B">
        <w:t xml:space="preserve">explained by </w:t>
      </w:r>
      <w:r w:rsidR="009F0E29">
        <w:t xml:space="preserve">the </w:t>
      </w:r>
      <w:r w:rsidRPr="0090645B">
        <w:t xml:space="preserve">capillary dysfunction theory, which posits that </w:t>
      </w:r>
      <w:r w:rsidR="009756A7">
        <w:t xml:space="preserve">an </w:t>
      </w:r>
      <w:r w:rsidRPr="0090645B">
        <w:t>increase in the capillary transit time heterogeneity at very early</w:t>
      </w:r>
      <w:r w:rsidR="009756A7">
        <w:t xml:space="preserve"> </w:t>
      </w:r>
      <w:r w:rsidRPr="0090645B">
        <w:t xml:space="preserve">stage of the disease increases CBF to maintain tissue </w:t>
      </w:r>
      <w:r w:rsidRPr="00A25904">
        <w:t>oxygenation. Based</w:t>
      </w:r>
      <w:r>
        <w:t xml:space="preserve"> on this theory, once this compensatory mechanism is exhausted, the same process will </w:t>
      </w:r>
      <w:r w:rsidR="009756A7">
        <w:t xml:space="preserve">act toward </w:t>
      </w:r>
      <w:r>
        <w:t>reduc</w:t>
      </w:r>
      <w:r w:rsidR="009756A7">
        <w:t>ing</w:t>
      </w:r>
      <w:r>
        <w:t xml:space="preserve"> CBF </w:t>
      </w:r>
      <w:r>
        <w:fldChar w:fldCharType="begin">
          <w:fldData xml:space="preserve">PEVuZE5vdGU+PENpdGU+PEF1dGhvcj5Pc3RlcmdhYXJkPC9BdXRob3I+PFllYXI+MjAxMzwvWWVh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</w:fldData>
        </w:fldChar>
      </w:r>
      <w:r w:rsidR="00F16803">
        <w:instrText xml:space="preserve"> ADDIN EN.CITE </w:instrText>
      </w:r>
      <w:r w:rsidR="00F16803">
        <w:fldChar w:fldCharType="begin">
          <w:fldData xml:space="preserve">PEVuZE5vdGU+PENpdGU+PEF1dGhvcj5Pc3RlcmdhYXJkPC9BdXRob3I+PFllYXI+MjAxMzwvWWVh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</w:fldData>
        </w:fldChar>
      </w:r>
      <w:r w:rsidR="00F16803">
        <w:instrText xml:space="preserve"> ADDIN EN.CITE.DATA </w:instrText>
      </w:r>
      <w:r w:rsidR="00F16803">
        <w:fldChar w:fldCharType="end"/>
      </w:r>
      <w:r>
        <w:fldChar w:fldCharType="separate"/>
      </w:r>
      <w:r w:rsidR="00F16803">
        <w:rPr>
          <w:noProof/>
        </w:rPr>
        <w:t>[38]</w:t>
      </w:r>
      <w:r>
        <w:fldChar w:fldCharType="end"/>
      </w:r>
      <w:r>
        <w:t>. According to this model</w:t>
      </w:r>
      <w:r w:rsidR="00412382">
        <w:t>,</w:t>
      </w:r>
      <w:r>
        <w:t xml:space="preserve"> any change in blood velocity, vessel wall deformity or loss of integrity could affect capillary transit time heterogeneity. Nevertheless</w:t>
      </w:r>
      <w:r w:rsidR="009756A7">
        <w:t>,</w:t>
      </w:r>
      <w:r>
        <w:t xml:space="preserve"> there is </w:t>
      </w:r>
      <w:r w:rsidR="009756A7">
        <w:t xml:space="preserve">only </w:t>
      </w:r>
      <w:r>
        <w:t xml:space="preserve">very limited data on the effect of different vascular pathologies on perfusion in MCI and early AD. </w:t>
      </w:r>
      <w:r w:rsidRPr="0090645B">
        <w:t xml:space="preserve">Very recently the role of white matter </w:t>
      </w:r>
      <w:proofErr w:type="spellStart"/>
      <w:r w:rsidRPr="0090645B">
        <w:t>hyperintensities</w:t>
      </w:r>
      <w:proofErr w:type="spellEnd"/>
      <w:r w:rsidR="009756A7">
        <w:t xml:space="preserve"> – </w:t>
      </w:r>
      <w:r w:rsidRPr="0090645B">
        <w:t>one of the three main AD</w:t>
      </w:r>
      <w:r w:rsidR="00B37F7F">
        <w:t>-</w:t>
      </w:r>
      <w:r w:rsidRPr="0090645B">
        <w:t>related vascular pathologies</w:t>
      </w:r>
      <w:r w:rsidR="009756A7">
        <w:t xml:space="preserve"> – </w:t>
      </w:r>
      <w:r w:rsidRPr="0090645B">
        <w:t>on</w:t>
      </w:r>
      <w:r w:rsidR="009756A7">
        <w:t xml:space="preserve"> </w:t>
      </w:r>
      <w:r w:rsidRPr="0090645B">
        <w:t>perfusion was investigated</w:t>
      </w:r>
      <w:r w:rsidR="009756A7">
        <w:t>,</w:t>
      </w:r>
      <w:r w:rsidRPr="0090645B">
        <w:t xml:space="preserve"> </w:t>
      </w:r>
      <w:r w:rsidR="009756A7">
        <w:t>and</w:t>
      </w:r>
      <w:r w:rsidR="009756A7" w:rsidRPr="0090645B">
        <w:t xml:space="preserve"> </w:t>
      </w:r>
      <w:r w:rsidR="009756A7">
        <w:t xml:space="preserve">results </w:t>
      </w:r>
      <w:r w:rsidRPr="0090645B">
        <w:t xml:space="preserve">showed </w:t>
      </w:r>
      <w:r w:rsidR="009756A7">
        <w:t xml:space="preserve">that the </w:t>
      </w:r>
      <w:r w:rsidRPr="0090645B">
        <w:t xml:space="preserve">presence of white matter changes is positively correlated with capillary transit time heterogeneity in AD </w:t>
      </w:r>
      <w:r w:rsidRPr="0090645B">
        <w:fldChar w:fldCharType="begin">
          <w:fldData xml:space="preserve">PEVuZE5vdGU+PENpdGU+PEF1dGhvcj5Fc2tpbGRzZW48L0F1dGhvcj48WWVhcj4yMDE3PC9ZZWFy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</w:fldData>
        </w:fldChar>
      </w:r>
      <w:r w:rsidR="00F16803">
        <w:instrText xml:space="preserve"> ADDIN EN.CITE </w:instrText>
      </w:r>
      <w:r w:rsidR="00F16803">
        <w:fldChar w:fldCharType="begin">
          <w:fldData xml:space="preserve">PEVuZE5vdGU+PENpdGU+PEF1dGhvcj5Fc2tpbGRzZW48L0F1dGhvcj48WWVhcj4yMDE3PC9ZZWFy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</w:fldData>
        </w:fldChar>
      </w:r>
      <w:r w:rsidR="00F16803">
        <w:instrText xml:space="preserve"> ADDIN EN.CITE.DATA </w:instrText>
      </w:r>
      <w:r w:rsidR="00F16803">
        <w:fldChar w:fldCharType="end"/>
      </w:r>
      <w:r w:rsidRPr="0090645B">
        <w:fldChar w:fldCharType="separate"/>
      </w:r>
      <w:r w:rsidR="00F16803">
        <w:rPr>
          <w:noProof/>
        </w:rPr>
        <w:t>[39]</w:t>
      </w:r>
      <w:r w:rsidRPr="0090645B">
        <w:fldChar w:fldCharType="end"/>
      </w:r>
      <w:r w:rsidRPr="0090645B">
        <w:t xml:space="preserve">. </w:t>
      </w:r>
    </w:p>
    <w:p w14:paraId="470158B5" w14:textId="17294D3B" w:rsidR="007E1114" w:rsidRDefault="007E1114" w:rsidP="001F6364">
      <w:pPr>
        <w:spacing w:line="480" w:lineRule="auto"/>
        <w:jc w:val="both"/>
      </w:pPr>
      <w:r w:rsidRPr="0090645B">
        <w:t xml:space="preserve">To our knowledge, there is no data in the literature on the association between lCMB and perfusion at different stages of AD. </w:t>
      </w:r>
      <w:proofErr w:type="gramStart"/>
      <w:r w:rsidR="000063DA">
        <w:t>l</w:t>
      </w:r>
      <w:r w:rsidRPr="0090645B">
        <w:t>CMB</w:t>
      </w:r>
      <w:proofErr w:type="gramEnd"/>
      <w:r w:rsidRPr="0090645B">
        <w:t xml:space="preserve"> can</w:t>
      </w:r>
      <w:r w:rsidR="009F1968">
        <w:t xml:space="preserve"> </w:t>
      </w:r>
      <w:r w:rsidRPr="0090645B">
        <w:t>increase capillary transit time heterogeneity as deposition of A</w:t>
      </w:r>
      <w:r w:rsidRPr="0090645B">
        <w:rPr>
          <w:rFonts w:ascii="Symbol" w:hAnsi="Symbol"/>
        </w:rPr>
        <w:t></w:t>
      </w:r>
      <w:r w:rsidRPr="0090645B">
        <w:t xml:space="preserve"> in the wall </w:t>
      </w:r>
      <w:r w:rsidR="009F1968">
        <w:t>of arteries or capillaries</w:t>
      </w:r>
      <w:r w:rsidR="00F44BFB">
        <w:t>,</w:t>
      </w:r>
      <w:r w:rsidR="009376F2">
        <w:t xml:space="preserve"> </w:t>
      </w:r>
      <w:r w:rsidR="00F44BFB">
        <w:t xml:space="preserve">affects </w:t>
      </w:r>
      <w:r w:rsidR="009376F2">
        <w:t>vessel wall</w:t>
      </w:r>
      <w:r w:rsidR="00F16803">
        <w:t xml:space="preserve"> integrity</w:t>
      </w:r>
      <w:r w:rsidR="00404CE7">
        <w:t xml:space="preserve">, </w:t>
      </w:r>
      <w:r w:rsidR="00404CE7" w:rsidRPr="0090645B">
        <w:t>induces a</w:t>
      </w:r>
      <w:r w:rsidR="00404CE7">
        <w:t xml:space="preserve"> local inflammatory reaction and </w:t>
      </w:r>
      <w:r w:rsidR="00404CE7" w:rsidRPr="00404CE7">
        <w:t xml:space="preserve"> </w:t>
      </w:r>
      <w:r w:rsidR="00404CE7">
        <w:t xml:space="preserve">alters the </w:t>
      </w:r>
      <w:r w:rsidR="00404CE7">
        <w:lastRenderedPageBreak/>
        <w:t>lumen diameter</w:t>
      </w:r>
      <w:r w:rsidR="009376F2">
        <w:t xml:space="preserve"> </w:t>
      </w:r>
      <w:r w:rsidRPr="0090645B">
        <w:fldChar w:fldCharType="begin"/>
      </w:r>
      <w:r w:rsidR="00F16803">
        <w:instrText xml:space="preserve"> ADDIN EN.CITE &lt;EndNote&gt;&lt;Cite&gt;&lt;Author&gt;Kalaria&lt;/Author&gt;&lt;Year&gt;1997&lt;/Year&gt;&lt;RecNum&gt;0&lt;/RecNum&gt;&lt;IDText&gt;Cerebrovascular degeneration is related to amyloid-beta protein deposition in Alzheimer&amp;apos;s disease&lt;/IDText&gt;&lt;DisplayText&gt;[40]&lt;/DisplayText&gt;&lt;record&gt;&lt;dates&gt;&lt;pub-dates&gt;&lt;date&gt;Sep 26&lt;/date&gt;&lt;/pub-dates&gt;&lt;year&gt;1997&lt;/year&gt;&lt;/dates&gt;&lt;keywords&gt;&lt;keyword&gt;Alzheimer Disease/metabolism/*pathology&lt;/keyword&gt;&lt;keyword&gt;Amyloid beta-Peptides/*metabolism&lt;/keyword&gt;&lt;keyword&gt;Brain/blood supply&lt;/keyword&gt;&lt;keyword&gt;Cerebral Hemorrhage/pathology&lt;/keyword&gt;&lt;keyword&gt;*Cerebrovascular Circulation&lt;/keyword&gt;&lt;keyword&gt;Endothelium, Vascular/pathology&lt;/keyword&gt;&lt;keyword&gt;Humans&lt;/keyword&gt;&lt;keyword&gt;Microcirculation&lt;/keyword&gt;&lt;keyword&gt;Muscle, Smooth, Vascular/pathology&lt;/keyword&gt;&lt;/keywords&gt;&lt;urls&gt;&lt;related-urls&gt;&lt;url&gt;http://dx.doi.org/&lt;/url&gt;&lt;/related-urls&gt;&lt;/urls&gt;&lt;isbn&gt;0077-8923 (Print)0077-8923&lt;/isbn&gt;&lt;titles&gt;&lt;title&gt;Cerebrovascular degeneration is related to amyloid-beta protein deposition in Alzheimer&amp;apos;s disease&lt;/title&gt;&lt;secondary-title&gt;Ann N Y Acad Sci&lt;/secondary-title&gt;&lt;alt-title&gt;Annals of the New York Academy of Sciences&lt;/alt-title&gt;&lt;/titles&gt;&lt;pages&gt;263-71&lt;/pages&gt;&lt;contributors&gt;&lt;authors&gt;&lt;author&gt;Kalaria, R. N.&lt;/author&gt;&lt;/authors&gt;&lt;/contributors&gt;&lt;edition&gt;1997/11/05&lt;/edition&gt;&lt;language&gt;eng&lt;/language&gt;&lt;added-date format="utc"&gt;1516904377&lt;/added-date&gt;&lt;ref-type name="Journal Article"&gt;17&lt;/ref-type&gt;&lt;auth-address&gt;Department of Neurology, Case Western Reserve University, Cleveland, Ohio 44106, USA.&lt;/auth-address&gt;&lt;remote-database-provider&gt;NLM&lt;/remote-database-provider&gt;&lt;rec-number&gt;1567&lt;/rec-number&gt;&lt;last-updated-date format="utc"&gt;1516904377&lt;/last-updated-date&gt;&lt;accession-num&gt;9329698&lt;/accession-num&gt;&lt;volume&gt;826&lt;/volume&gt;&lt;/record&gt;&lt;/Cite&gt;&lt;/EndNote&gt;</w:instrText>
      </w:r>
      <w:r w:rsidRPr="0090645B">
        <w:fldChar w:fldCharType="separate"/>
      </w:r>
      <w:r w:rsidR="00F16803">
        <w:rPr>
          <w:noProof/>
        </w:rPr>
        <w:t>[40]</w:t>
      </w:r>
      <w:r w:rsidRPr="0090645B">
        <w:fldChar w:fldCharType="end"/>
      </w:r>
      <w:r w:rsidRPr="0090645B">
        <w:t>. Therefore</w:t>
      </w:r>
      <w:r w:rsidR="000063DA">
        <w:t>,</w:t>
      </w:r>
      <w:r w:rsidRPr="0090645B">
        <w:t xml:space="preserve"> </w:t>
      </w:r>
      <w:r w:rsidR="000063DA">
        <w:t xml:space="preserve">the </w:t>
      </w:r>
      <w:r w:rsidRPr="0090645B">
        <w:t xml:space="preserve">capillary dysfunction theory can </w:t>
      </w:r>
      <w:r w:rsidR="009756A7">
        <w:t xml:space="preserve">also </w:t>
      </w:r>
      <w:r w:rsidR="000063DA">
        <w:t xml:space="preserve">potentially </w:t>
      </w:r>
      <w:r w:rsidRPr="0090645B">
        <w:t>explain our results</w:t>
      </w:r>
      <w:r w:rsidR="000063DA">
        <w:t>,</w:t>
      </w:r>
      <w:r w:rsidRPr="0090645B">
        <w:t xml:space="preserve"> </w:t>
      </w:r>
      <w:r w:rsidR="000063DA">
        <w:t xml:space="preserve">which indicate </w:t>
      </w:r>
      <w:r w:rsidRPr="0090645B">
        <w:t xml:space="preserve">that </w:t>
      </w:r>
      <w:r w:rsidR="000063DA">
        <w:t xml:space="preserve">the </w:t>
      </w:r>
      <w:r w:rsidRPr="0090645B">
        <w:t xml:space="preserve">presence of CMB is associated with </w:t>
      </w:r>
      <w:r w:rsidR="00F16803">
        <w:t>an</w:t>
      </w:r>
      <w:r w:rsidR="00EA1CE2">
        <w:t xml:space="preserve"> </w:t>
      </w:r>
      <w:r w:rsidR="00F44BFB">
        <w:t xml:space="preserve">increase in </w:t>
      </w:r>
      <w:r w:rsidR="009F0E29" w:rsidRPr="005E2494">
        <w:rPr>
          <w:vertAlign w:val="superscript"/>
        </w:rPr>
        <w:t>11</w:t>
      </w:r>
      <w:r w:rsidR="009F0E29" w:rsidRPr="00C316EA">
        <w:t>C</w:t>
      </w:r>
      <w:r w:rsidR="009F0E29">
        <w:t xml:space="preserve">-PiB PET-derived </w:t>
      </w:r>
      <w:r w:rsidR="000063DA">
        <w:t xml:space="preserve">perfusion estimates </w:t>
      </w:r>
      <w:r w:rsidR="00F16803">
        <w:t>during</w:t>
      </w:r>
      <w:r w:rsidRPr="0090645B">
        <w:t xml:space="preserve"> MCI and decrease</w:t>
      </w:r>
      <w:r w:rsidR="00076860">
        <w:t xml:space="preserve"> </w:t>
      </w:r>
      <w:r w:rsidR="00F16803">
        <w:t>in</w:t>
      </w:r>
      <w:r w:rsidRPr="0090645B">
        <w:t xml:space="preserve"> </w:t>
      </w:r>
      <w:r w:rsidR="00F16803">
        <w:t>perfusion</w:t>
      </w:r>
      <w:r w:rsidR="00EA1CE2">
        <w:t xml:space="preserve"> </w:t>
      </w:r>
      <w:r w:rsidRPr="0090645B">
        <w:t>at later stage</w:t>
      </w:r>
      <w:r w:rsidR="00F16803">
        <w:t>s</w:t>
      </w:r>
      <w:r w:rsidRPr="0090645B">
        <w:t xml:space="preserve"> (</w:t>
      </w:r>
      <w:r w:rsidR="00F16803">
        <w:t>dementia</w:t>
      </w:r>
      <w:r w:rsidRPr="0090645B">
        <w:t>).</w:t>
      </w:r>
    </w:p>
    <w:p w14:paraId="4B7BCED3" w14:textId="488B42BF" w:rsidR="007E1114" w:rsidRDefault="007E1114" w:rsidP="001F6364">
      <w:pPr>
        <w:spacing w:line="480" w:lineRule="auto"/>
        <w:jc w:val="both"/>
      </w:pPr>
      <w:r>
        <w:t xml:space="preserve">We found the effect of CMB on metabolism was partly similar to its effect on perfusion. </w:t>
      </w:r>
      <w:r w:rsidR="000063DA">
        <w:t xml:space="preserve">Overall, </w:t>
      </w:r>
      <w:r>
        <w:t xml:space="preserve">CMB+ participants </w:t>
      </w:r>
      <w:r w:rsidR="000063DA">
        <w:t xml:space="preserve">showed </w:t>
      </w:r>
      <w:r>
        <w:t xml:space="preserve">hypometabolism in </w:t>
      </w:r>
      <w:r w:rsidR="000063DA">
        <w:t xml:space="preserve">the </w:t>
      </w:r>
      <w:r>
        <w:t>temporal lobe</w:t>
      </w:r>
      <w:r w:rsidR="000063DA">
        <w:t>,</w:t>
      </w:r>
      <w:r>
        <w:t xml:space="preserve"> and MCI cases with </w:t>
      </w:r>
      <w:r w:rsidR="009F0E29">
        <w:t>l</w:t>
      </w:r>
      <w:r>
        <w:t xml:space="preserve">CMB had higher FDG uptake in comparison to MCI without </w:t>
      </w:r>
      <w:r w:rsidR="009F0E29">
        <w:t>l</w:t>
      </w:r>
      <w:r>
        <w:t xml:space="preserve">CMB. </w:t>
      </w:r>
      <w:r w:rsidR="008368E0">
        <w:t>O</w:t>
      </w:r>
      <w:r>
        <w:t xml:space="preserve">nly </w:t>
      </w:r>
      <w:r w:rsidR="008368E0">
        <w:t xml:space="preserve">one </w:t>
      </w:r>
      <w:r>
        <w:t xml:space="preserve">other clinical study </w:t>
      </w:r>
      <w:r w:rsidR="008368E0">
        <w:t xml:space="preserve">has </w:t>
      </w:r>
      <w:r>
        <w:t>investigat</w:t>
      </w:r>
      <w:r w:rsidR="008368E0">
        <w:t>ed</w:t>
      </w:r>
      <w:r>
        <w:t xml:space="preserve"> the effect of </w:t>
      </w:r>
      <w:r w:rsidR="009F0E29">
        <w:t>l</w:t>
      </w:r>
      <w:r>
        <w:t xml:space="preserve">CMB on metabolism in AD, </w:t>
      </w:r>
      <w:r w:rsidR="008368E0">
        <w:t>and reported</w:t>
      </w:r>
      <w:r>
        <w:t xml:space="preserve"> similar </w:t>
      </w:r>
      <w:r w:rsidR="008368E0" w:rsidRPr="008368E0">
        <w:t xml:space="preserve">hypometabolism </w:t>
      </w:r>
      <w:r>
        <w:t>pattern</w:t>
      </w:r>
      <w:r w:rsidR="008368E0">
        <w:t>s</w:t>
      </w:r>
      <w:r>
        <w:t xml:space="preserve"> in </w:t>
      </w:r>
      <w:r w:rsidR="008368E0">
        <w:t xml:space="preserve">the </w:t>
      </w:r>
      <w:r>
        <w:t xml:space="preserve">temporal lobe </w:t>
      </w:r>
      <w:r w:rsidR="008368E0">
        <w:t>in</w:t>
      </w:r>
      <w:r>
        <w:t xml:space="preserve"> CMB</w:t>
      </w:r>
      <w:r w:rsidR="008368E0">
        <w:t xml:space="preserve">+ subjects </w:t>
      </w:r>
      <w:r>
        <w:fldChar w:fldCharType="begin">
          <w:fldData xml:space="preserve">PEVuZE5vdGU+PENpdGU+PEF1dGhvcj5TYW11cmFraTwvQXV0aG9yPjxZZWFyPjIwMTU8L1llYXI+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</w:fldData>
        </w:fldChar>
      </w:r>
      <w:r w:rsidR="00F16803">
        <w:instrText xml:space="preserve"> ADDIN EN.CITE </w:instrText>
      </w:r>
      <w:r w:rsidR="00F16803">
        <w:fldChar w:fldCharType="begin">
          <w:fldData xml:space="preserve">PEVuZE5vdGU+PENpdGU+PEF1dGhvcj5TYW11cmFraTwvQXV0aG9yPjxZZWFyPjIwMTU8L1llYXI+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</w:fldData>
        </w:fldChar>
      </w:r>
      <w:r w:rsidR="00F16803">
        <w:instrText xml:space="preserve"> ADDIN EN.CITE.DATA </w:instrText>
      </w:r>
      <w:r w:rsidR="00F16803">
        <w:fldChar w:fldCharType="end"/>
      </w:r>
      <w:r>
        <w:fldChar w:fldCharType="separate"/>
      </w:r>
      <w:r w:rsidR="00F16803">
        <w:rPr>
          <w:noProof/>
        </w:rPr>
        <w:t>[41]</w:t>
      </w:r>
      <w:r>
        <w:fldChar w:fldCharType="end"/>
      </w:r>
      <w:r>
        <w:t>.  Prior to th</w:t>
      </w:r>
      <w:r w:rsidR="008368E0">
        <w:t>is report</w:t>
      </w:r>
      <w:r>
        <w:t xml:space="preserve">, </w:t>
      </w:r>
      <w:proofErr w:type="spellStart"/>
      <w:r>
        <w:t>Merlini</w:t>
      </w:r>
      <w:proofErr w:type="spellEnd"/>
      <w:r>
        <w:t xml:space="preserve"> et al </w:t>
      </w:r>
      <w:r w:rsidR="008B3451">
        <w:t xml:space="preserve">also </w:t>
      </w:r>
      <w:r w:rsidR="008368E0">
        <w:t>suggested</w:t>
      </w:r>
      <w:r>
        <w:t xml:space="preserve"> that </w:t>
      </w:r>
      <w:r w:rsidR="008368E0">
        <w:t xml:space="preserve">the </w:t>
      </w:r>
      <w:r>
        <w:t xml:space="preserve">presence of CAA </w:t>
      </w:r>
      <w:proofErr w:type="gramStart"/>
      <w:r>
        <w:t>can</w:t>
      </w:r>
      <w:proofErr w:type="gramEnd"/>
      <w:r>
        <w:t xml:space="preserve"> impair brain metabolism </w:t>
      </w:r>
      <w:r w:rsidR="008368E0">
        <w:t xml:space="preserve">in a study on transgenic mice </w:t>
      </w:r>
      <w:r>
        <w:fldChar w:fldCharType="begin">
          <w:fldData xml:space="preserve">PEVuZE5vdGU+PENpdGU+PEF1dGhvcj5NZXJsaW5pPC9BdXRob3I+PFllYXI+MjAxMTwvWWVhcj48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</w:fldData>
        </w:fldChar>
      </w:r>
      <w:r w:rsidR="00F16803">
        <w:instrText xml:space="preserve"> ADDIN EN.CITE </w:instrText>
      </w:r>
      <w:r w:rsidR="00F16803">
        <w:fldChar w:fldCharType="begin">
          <w:fldData xml:space="preserve">PEVuZE5vdGU+PENpdGU+PEF1dGhvcj5NZXJsaW5pPC9BdXRob3I+PFllYXI+MjAxMTwvWWVhcj48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</w:fldData>
        </w:fldChar>
      </w:r>
      <w:r w:rsidR="00F16803">
        <w:instrText xml:space="preserve"> ADDIN EN.CITE.DATA </w:instrText>
      </w:r>
      <w:r w:rsidR="00F16803">
        <w:fldChar w:fldCharType="end"/>
      </w:r>
      <w:r>
        <w:fldChar w:fldCharType="separate"/>
      </w:r>
      <w:r w:rsidR="00F16803">
        <w:rPr>
          <w:noProof/>
        </w:rPr>
        <w:t>[42]</w:t>
      </w:r>
      <w:r>
        <w:fldChar w:fldCharType="end"/>
      </w:r>
      <w:r>
        <w:t xml:space="preserve">. </w:t>
      </w:r>
    </w:p>
    <w:p w14:paraId="67BA4533" w14:textId="15FE1101" w:rsidR="007E1114" w:rsidRPr="00082029" w:rsidRDefault="007E1114" w:rsidP="001F6364">
      <w:pPr>
        <w:spacing w:line="480" w:lineRule="auto"/>
        <w:jc w:val="both"/>
      </w:pPr>
      <w:r>
        <w:t>There are different pathways through which CMB could alter metabolism in AD. Inflammatory process</w:t>
      </w:r>
      <w:r w:rsidR="006E4DEF">
        <w:t>es</w:t>
      </w:r>
      <w:r>
        <w:t xml:space="preserve"> at the site of CMB can directly cause local neuronal injury in the surrounding tissue and ultimately contribute to hypometabolism. However, areas of hypometabolism are usually more extensive than the exact site of CMBs.  It has been suggested that CMB could also indirectly affect metabolism through </w:t>
      </w:r>
      <w:r w:rsidR="008368E0">
        <w:t xml:space="preserve">the </w:t>
      </w:r>
      <w:r>
        <w:t>clearance mechanism. Deposition of A</w:t>
      </w:r>
      <w:r>
        <w:rPr>
          <w:rFonts w:ascii="Symbol" w:hAnsi="Symbol"/>
        </w:rPr>
        <w:t></w:t>
      </w:r>
      <w:r>
        <w:rPr>
          <w:rFonts w:ascii="Symbol" w:hAnsi="Symbol"/>
        </w:rPr>
        <w:t></w:t>
      </w:r>
      <w:r>
        <w:t>in the vessel wall and failure of perivascular drainage</w:t>
      </w:r>
      <w:r w:rsidR="008B3451">
        <w:t xml:space="preserve"> </w:t>
      </w:r>
      <w:proofErr w:type="spellStart"/>
      <w:r w:rsidR="009014C3">
        <w:t>can</w:t>
      </w:r>
      <w:r w:rsidR="009014C3">
        <w:rPr>
          <w:rFonts w:ascii="Symbol" w:hAnsi="Symbol"/>
        </w:rPr>
        <w:t></w:t>
      </w:r>
      <w:r w:rsidR="009014C3">
        <w:t>reduce</w:t>
      </w:r>
      <w:proofErr w:type="spellEnd"/>
      <w:r>
        <w:t xml:space="preserve"> the clearance of A</w:t>
      </w:r>
      <w:r>
        <w:rPr>
          <w:rFonts w:ascii="Symbol" w:hAnsi="Symbol"/>
        </w:rPr>
        <w:t></w:t>
      </w:r>
      <w:r>
        <w:rPr>
          <w:rFonts w:ascii="Symbol" w:hAnsi="Symbol"/>
        </w:rPr>
        <w:t></w:t>
      </w:r>
      <w:r>
        <w:t>and other toxic metabolites from interstitial fluid</w:t>
      </w:r>
      <w:r w:rsidR="008B3451">
        <w:t xml:space="preserve">, </w:t>
      </w:r>
      <w:r>
        <w:t>alter</w:t>
      </w:r>
      <w:r w:rsidR="008B3451">
        <w:t>ing</w:t>
      </w:r>
      <w:r>
        <w:t xml:space="preserve"> the neuronal environment and consequently result</w:t>
      </w:r>
      <w:r w:rsidR="008B3451">
        <w:t>ing</w:t>
      </w:r>
      <w:r>
        <w:t xml:space="preserve"> in neurodegeneration </w:t>
      </w:r>
      <w:r>
        <w:fldChar w:fldCharType="begin"/>
      </w:r>
      <w:r w:rsidR="00F16803">
        <w:instrText xml:space="preserve"> ADDIN EN.CITE &lt;EndNote&gt;&lt;Cite&gt;&lt;Author&gt;Weller&lt;/Author&gt;&lt;Year&gt;2008&lt;/Year&gt;&lt;RecNum&gt;0&lt;/RecNum&gt;&lt;IDText&gt;Perivascular drainage of amyloid-beta peptides from the brain and its failure in cerebral amyloid angiopathy and Alzheimer&amp;apos;s disease&lt;/IDText&gt;&lt;DisplayText&gt;[43]&lt;/DisplayText&gt;&lt;record&gt;&lt;dates&gt;&lt;pub-dates&gt;&lt;date&gt;Apr&lt;/date&gt;&lt;/pub-dates&gt;&lt;year&gt;2008&lt;/year&gt;&lt;/dates&gt;&lt;keywords&gt;&lt;keyword&gt;Alzheimer Disease/*metabolism/*pathology/therapy&lt;/keyword&gt;&lt;keyword&gt;Amyloid beta-Peptides/*metabolism&lt;/keyword&gt;&lt;keyword&gt;Animals&lt;/keyword&gt;&lt;keyword&gt;*Cerebral Amyloid Angiopathy/metabolism/pathology/therapy&lt;/keyword&gt;&lt;keyword&gt;Drainage/*methods&lt;/keyword&gt;&lt;keyword&gt;Humans&lt;/keyword&gt;&lt;/keywords&gt;&lt;urls&gt;&lt;related-urls&gt;&lt;url&gt;http://dx.doi.org/10.1111/j.1750-3639.2008.00133.x&lt;/url&gt;&lt;/related-urls&gt;&lt;/urls&gt;&lt;isbn&gt;1015-6305 (Print)1015-6305&lt;/isbn&gt;&lt;titles&gt;&lt;title&gt;Perivascular drainage of amyloid-beta peptides from the brain and its failure in cerebral amyloid angiopathy and Alzheimer&amp;apos;s disease&lt;/title&gt;&lt;secondary-title&gt;Brain Pathol&lt;/secondary-title&gt;&lt;alt-title&gt;Brain pathology (Zurich, Switzerland)&lt;/alt-title&gt;&lt;/titles&gt;&lt;pages&gt;253-66&lt;/pages&gt;&lt;number&gt;2&lt;/number&gt;&lt;contributors&gt;&lt;authors&gt;&lt;author&gt;Weller, R. O.&lt;/author&gt;&lt;author&gt;Subash, M.&lt;/author&gt;&lt;author&gt;Preston, S. D.&lt;/author&gt;&lt;author&gt;Mazanti, I.&lt;/author&gt;&lt;author&gt;Carare, R. O.&lt;/author&gt;&lt;/authors&gt;&lt;/contributors&gt;&lt;edition&gt;2008/03/28&lt;/edition&gt;&lt;language&gt;eng&lt;/language&gt;&lt;added-date format="utc"&gt;1516305066&lt;/added-date&gt;&lt;ref-type name="Journal Article"&gt;17&lt;/ref-type&gt;&lt;auth-address&gt;Clinical Neurosciences, School of Medicine, University of Southampton, Southampton General Hospital, Southampton, UK. row@soton.ac.uk&lt;/auth-address&gt;&lt;remote-database-provider&gt;NLM&lt;/remote-database-provider&gt;&lt;rec-number&gt;1561&lt;/rec-number&gt;&lt;last-updated-date format="utc"&gt;1516305066&lt;/last-updated-date&gt;&lt;accession-num&gt;18363936&lt;/accession-num&gt;&lt;electronic-resource-num&gt;10.1111/j.1750-3639.2008.00133.x&lt;/electronic-resource-num&gt;&lt;volume&gt;18&lt;/volume&gt;&lt;/record&gt;&lt;/Cite&gt;&lt;/EndNote&gt;</w:instrText>
      </w:r>
      <w:r>
        <w:fldChar w:fldCharType="separate"/>
      </w:r>
      <w:r w:rsidR="00F16803">
        <w:rPr>
          <w:noProof/>
        </w:rPr>
        <w:t>[43]</w:t>
      </w:r>
      <w:r>
        <w:fldChar w:fldCharType="end"/>
      </w:r>
      <w:r>
        <w:t xml:space="preserve">. In addition, </w:t>
      </w:r>
      <w:r w:rsidR="008B3451">
        <w:t xml:space="preserve">given the </w:t>
      </w:r>
      <w:r>
        <w:t>high association between perfusion and metabolism, it</w:t>
      </w:r>
      <w:r w:rsidR="008B3451">
        <w:t xml:space="preserve"> is</w:t>
      </w:r>
      <w:r>
        <w:t xml:space="preserve"> believed that CMB could also indirectly impact neuronal injury and metabolism through capillary perfusion and widespread ischemia </w:t>
      </w:r>
      <w:r>
        <w:fldChar w:fldCharType="begin">
          <w:fldData xml:space="preserve">PEVuZE5vdGU+PENpdGU+PEF1dGhvcj5HdXJvbDwvQXV0aG9yPjxZZWFyPjIwMTM8L1llYXI+PFJl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</w:fldData>
        </w:fldChar>
      </w:r>
      <w:r w:rsidR="00F16803">
        <w:instrText xml:space="preserve"> ADDIN EN.CITE </w:instrText>
      </w:r>
      <w:r w:rsidR="00F16803">
        <w:fldChar w:fldCharType="begin">
          <w:fldData xml:space="preserve">PEVuZE5vdGU+PENpdGU+PEF1dGhvcj5HdXJvbDwvQXV0aG9yPjxZZWFyPjIwMTM8L1llYXI+PFJl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</w:fldData>
        </w:fldChar>
      </w:r>
      <w:r w:rsidR="00F16803">
        <w:instrText xml:space="preserve"> ADDIN EN.CITE.DATA </w:instrText>
      </w:r>
      <w:r w:rsidR="00F16803">
        <w:fldChar w:fldCharType="end"/>
      </w:r>
      <w:r>
        <w:fldChar w:fldCharType="separate"/>
      </w:r>
      <w:r w:rsidR="00F16803">
        <w:rPr>
          <w:noProof/>
        </w:rPr>
        <w:t>[41, 44]</w:t>
      </w:r>
      <w:r>
        <w:fldChar w:fldCharType="end"/>
      </w:r>
      <w:r>
        <w:t xml:space="preserve">. </w:t>
      </w:r>
    </w:p>
    <w:p w14:paraId="6FFD997B" w14:textId="195F8D26" w:rsidR="007E1114" w:rsidRDefault="007E1114" w:rsidP="001F6364">
      <w:pPr>
        <w:spacing w:line="480" w:lineRule="auto"/>
        <w:jc w:val="both"/>
      </w:pPr>
      <w:r>
        <w:lastRenderedPageBreak/>
        <w:t xml:space="preserve">Hypermetabolism in CMB+ MCI can be partially explained by </w:t>
      </w:r>
      <w:r w:rsidR="00A25904">
        <w:t xml:space="preserve">the </w:t>
      </w:r>
      <w:r>
        <w:t xml:space="preserve">increased perfusion in those cases. It can also be justified by </w:t>
      </w:r>
      <w:r w:rsidR="008B3451">
        <w:t xml:space="preserve">the </w:t>
      </w:r>
      <w:r>
        <w:t>brain reserve theory</w:t>
      </w:r>
      <w:r w:rsidR="00A25904">
        <w:t xml:space="preserve"> </w:t>
      </w:r>
      <w:r>
        <w:fldChar w:fldCharType="begin"/>
      </w:r>
      <w:r w:rsidR="00F16803">
        <w:instrText xml:space="preserve"> ADDIN EN.CITE &lt;EndNote&gt;&lt;Cite&gt;&lt;Author&gt;Cohen&lt;/Author&gt;&lt;Year&gt;2009&lt;/Year&gt;&lt;RecNum&gt;0&lt;/RecNum&gt;&lt;IDText&gt;Basal Cerebral Metabolism May Modulate the Cognitive Effects of Aβ in Mild Cognitive Impairment: An Example of Brain Reserve&lt;/IDText&gt;&lt;DisplayText&gt;[45]&lt;/DisplayText&gt;&lt;record&gt;&lt;dates&gt;&lt;pub-dates&gt;&lt;date&gt;Nov 25&lt;/date&gt;&lt;/pub-dates&gt;&lt;year&gt;2009&lt;/year&gt;&lt;/dates&gt;&lt;urls&gt;&lt;related-urls&gt;&lt;url&gt;http://dx.doi.org/10.1523/jneurosci.3669-09.2009&lt;/url&gt;&lt;/related-urls&gt;&lt;/urls&gt;&lt;isbn&gt;0270-6474 (Print)1529-2401 (Electronic)&lt;/isbn&gt;&lt;custom2&gt;2810461&lt;/custom2&gt;&lt;titles&gt;&lt;title&gt;Basal Cerebral Metabolism May Modulate the Cognitive Effects of Aβ in Mild Cognitive Impairment: An Example of Brain Reserve&lt;/title&gt;&lt;secondary-title&gt;J Neurosci&lt;/secondary-title&gt;&lt;/titles&gt;&lt;pages&gt;14770&lt;/pages&gt;&lt;number&gt;47&lt;/number&gt;&lt;contributors&gt;&lt;authors&gt;&lt;author&gt;Cohen, A. D.&lt;/author&gt;&lt;author&gt;Price, J. C.&lt;/author&gt;&lt;author&gt;Weissfeld, L. A.&lt;/author&gt;&lt;author&gt;James, J.&lt;/author&gt;&lt;author&gt;Rosario, B. L.&lt;/author&gt;&lt;author&gt;Bi, W.&lt;/author&gt;&lt;author&gt;Nebes, R. D.&lt;/author&gt;&lt;author&gt;Saxton, J. A.&lt;/author&gt;&lt;author&gt;Snitz, B. E.&lt;/author&gt;&lt;author&gt;Aizenstein, H. A.&lt;/author&gt;&lt;author&gt;Wolk, D. A.&lt;/author&gt;&lt;author&gt;DeKosky, S. T.&lt;/author&gt;&lt;author&gt;Mathis, C. A.&lt;/author&gt;&lt;author&gt;Klunk, W. E.&lt;/author&gt;&lt;/authors&gt;&lt;/contributors&gt;&lt;language&gt;eng&lt;/language&gt;&lt;added-date format="utc"&gt;1477943572&lt;/added-date&gt;&lt;ref-type name="Journal Article"&gt;17&lt;/ref-type&gt;&lt;auth-address&gt;Department of Psychiatry, University of Pittsburgh School of Medicine, Pittsburgh, Pennsylvania 15261Department of Radiology, University of Pittsburgh School of Medicine, Pittsburgh, Pennsylvania 15261Department of Biostatistics, University of Pittsburgh School of Medicine, Pittsburgh, Pennsylvania 15261Department of Neurology, University of Pittsburgh School of Medicine, Pittsburgh, Pennsylvania 15261&lt;/auth-address&gt;&lt;rec-number&gt;196&lt;/rec-number&gt;&lt;last-updated-date format="utc"&gt;1477943572&lt;/last-updated-date&gt;&lt;accession-num&gt;19940172&lt;/accession-num&gt;&lt;electronic-resource-num&gt;10.1523/jneurosci.3669-09.2009&lt;/electronic-resource-num&gt;&lt;volume&gt;29&lt;/volume&gt;&lt;/record&gt;&lt;/Cite&gt;&lt;/EndNote&gt;</w:instrText>
      </w:r>
      <w:r>
        <w:fldChar w:fldCharType="separate"/>
      </w:r>
      <w:r w:rsidR="00F16803">
        <w:rPr>
          <w:noProof/>
        </w:rPr>
        <w:t>[45]</w:t>
      </w:r>
      <w:r>
        <w:fldChar w:fldCharType="end"/>
      </w:r>
      <w:r>
        <w:t xml:space="preserve"> in which MCI cases with lobar CMB (or higher A</w:t>
      </w:r>
      <w:r>
        <w:rPr>
          <w:rFonts w:ascii="Symbol" w:hAnsi="Symbol"/>
        </w:rPr>
        <w:t></w:t>
      </w:r>
      <w:r>
        <w:rPr>
          <w:rFonts w:ascii="Symbol" w:hAnsi="Symbol"/>
        </w:rPr>
        <w:t></w:t>
      </w:r>
      <w:r>
        <w:t xml:space="preserve">load) might have higher basal cerebral metabolism </w:t>
      </w:r>
      <w:r w:rsidR="00F16803">
        <w:t>at earlier stage</w:t>
      </w:r>
      <w:r w:rsidR="0001477B">
        <w:t>,</w:t>
      </w:r>
      <w:r w:rsidR="00F16803">
        <w:t xml:space="preserve"> </w:t>
      </w:r>
      <w:r>
        <w:t xml:space="preserve">compared to MCI cases with no CMB. </w:t>
      </w:r>
    </w:p>
    <w:p w14:paraId="6EF5E95C" w14:textId="6403CEAD" w:rsidR="007E1114" w:rsidRDefault="007E1114" w:rsidP="001F6364">
      <w:pPr>
        <w:spacing w:line="480" w:lineRule="auto"/>
        <w:jc w:val="both"/>
      </w:pPr>
      <w:r w:rsidRPr="00E63C7A">
        <w:t>Although FDG</w:t>
      </w:r>
      <w:r w:rsidR="008B3451">
        <w:t xml:space="preserve"> </w:t>
      </w:r>
      <w:r w:rsidRPr="00E63C7A">
        <w:t xml:space="preserve">SUVR was lower </w:t>
      </w:r>
      <w:r w:rsidR="00B03B12">
        <w:t>in CMB+ AD individuals compared to</w:t>
      </w:r>
      <w:r w:rsidRPr="00E63C7A">
        <w:t xml:space="preserve"> CMB– AD in our study, the difference did not reach statistical significance. This could be explained by the fact that our AD cases were mild and at early stage of the disease (all had MMSE </w:t>
      </w:r>
      <w:r w:rsidRPr="00E63C7A">
        <w:rPr>
          <w:u w:val="single"/>
        </w:rPr>
        <w:t>&gt;</w:t>
      </w:r>
      <w:r>
        <w:t xml:space="preserve"> 17), hence there was significant reduction in perfusion but not in metabolism. </w:t>
      </w:r>
      <w:r w:rsidRPr="00E63C7A">
        <w:t>Our modest sample size could also be another contributing factor.</w:t>
      </w:r>
      <w:r>
        <w:t xml:space="preserve"> </w:t>
      </w:r>
    </w:p>
    <w:p w14:paraId="6B065AFE" w14:textId="0BCB3A16" w:rsidR="007E1114" w:rsidRDefault="007E1114" w:rsidP="001F6364">
      <w:pPr>
        <w:spacing w:line="480" w:lineRule="auto"/>
        <w:jc w:val="both"/>
      </w:pPr>
      <w:r>
        <w:t xml:space="preserve">Our data confirmed that CMB has </w:t>
      </w:r>
      <w:r w:rsidR="00C20C4F">
        <w:t xml:space="preserve">a </w:t>
      </w:r>
      <w:r>
        <w:t>significant association with cognitive decline even after adjusting for the effect of all other co</w:t>
      </w:r>
      <w:r w:rsidR="00C20C4F">
        <w:t>n</w:t>
      </w:r>
      <w:r>
        <w:t>founding factors. The role of CMB on cognition is most likely through the above</w:t>
      </w:r>
      <w:r w:rsidR="00080A05">
        <w:t>-</w:t>
      </w:r>
      <w:r>
        <w:t xml:space="preserve">mentioned pathways affecting perfusion and metabolism.  </w:t>
      </w:r>
    </w:p>
    <w:p w14:paraId="6D38AAA9" w14:textId="77777777" w:rsidR="0014330E" w:rsidRDefault="007E1114" w:rsidP="00187833">
      <w:pPr>
        <w:spacing w:line="480" w:lineRule="auto"/>
      </w:pPr>
      <w:r>
        <w:t xml:space="preserve">In line with previous </w:t>
      </w:r>
      <w:r w:rsidR="005B2B79">
        <w:t xml:space="preserve">published </w:t>
      </w:r>
      <w:r>
        <w:t xml:space="preserve">results, we found significant correlation between e-PiB and FDG SUVR.  </w:t>
      </w:r>
      <w:r w:rsidR="00A4370D">
        <w:t>F</w:t>
      </w:r>
      <w:r>
        <w:t>or the first time</w:t>
      </w:r>
      <w:r w:rsidR="00A4370D">
        <w:t>,</w:t>
      </w:r>
      <w:r>
        <w:t xml:space="preserve"> we also investigated the role of lobar CMB on this relationship and found </w:t>
      </w:r>
      <w:r w:rsidR="005B2B79">
        <w:t xml:space="preserve">that </w:t>
      </w:r>
      <w:r w:rsidR="00C91C65">
        <w:t>the</w:t>
      </w:r>
      <w:r w:rsidR="005B2B79">
        <w:t xml:space="preserve"> </w:t>
      </w:r>
      <w:r>
        <w:t xml:space="preserve">presence of lCMB could weaken </w:t>
      </w:r>
      <w:r w:rsidR="005E7681">
        <w:t xml:space="preserve">the correlation between perfusion and metabolism.  Moreover, in AD subjects with lCMB, perfusion was decreased compared to CMB– AD cases, while metabolism was not significantly different between these two groups. </w:t>
      </w:r>
    </w:p>
    <w:p w14:paraId="25EC1E23" w14:textId="64E996B6" w:rsidR="00187833" w:rsidRDefault="005E7681" w:rsidP="00187833">
      <w:pPr>
        <w:spacing w:line="480" w:lineRule="auto"/>
      </w:pPr>
      <w:r>
        <w:t xml:space="preserve">According to previous studies there is a close relationship between CBF and FDG-PET in the healthy brain except when vascular coupling is compromised, such as in stroke or other vascular pathologies </w:t>
      </w:r>
      <w:r>
        <w:fldChar w:fldCharType="begin">
          <w:fldData xml:space="preserve">PEVuZE5vdGU+PENpdGU+PEF1dGhvcj5Gb3g8L0F1dGhvcj48WWVhcj4xOTg2PC9ZZWFyPjxSZWNO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</w:fldData>
        </w:fldChar>
      </w:r>
      <w:r w:rsidR="00F16803">
        <w:instrText xml:space="preserve"> ADDIN EN.CITE </w:instrText>
      </w:r>
      <w:r w:rsidR="00F16803">
        <w:fldChar w:fldCharType="begin">
          <w:fldData xml:space="preserve">PEVuZE5vdGU+PENpdGU+PEF1dGhvcj5Gb3g8L0F1dGhvcj48WWVhcj4xOTg2PC9ZZWFyPjxSZWNO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</w:fldData>
        </w:fldChar>
      </w:r>
      <w:r w:rsidR="00F16803">
        <w:instrText xml:space="preserve"> ADDIN EN.CITE.DATA </w:instrText>
      </w:r>
      <w:r w:rsidR="00F16803">
        <w:fldChar w:fldCharType="end"/>
      </w:r>
      <w:r>
        <w:fldChar w:fldCharType="separate"/>
      </w:r>
      <w:r w:rsidR="00F16803">
        <w:rPr>
          <w:noProof/>
        </w:rPr>
        <w:t>[46, 47]</w:t>
      </w:r>
      <w:r>
        <w:fldChar w:fldCharType="end"/>
      </w:r>
      <w:r w:rsidR="00187833">
        <w:t>. Our data suggests that presence of lCMB could also have the same effect in the later stage of the disease, either</w:t>
      </w:r>
      <w:r w:rsidR="00187833" w:rsidRPr="005B2B79">
        <w:t xml:space="preserve"> through vascular </w:t>
      </w:r>
      <w:proofErr w:type="spellStart"/>
      <w:r w:rsidR="00187833">
        <w:t>dysfunctioning</w:t>
      </w:r>
      <w:proofErr w:type="spellEnd"/>
      <w:r w:rsidR="00187833">
        <w:t xml:space="preserve"> or increase in AD pathology,</w:t>
      </w:r>
      <w:r w:rsidR="00187833" w:rsidRPr="005B2B79">
        <w:t xml:space="preserve"> </w:t>
      </w:r>
      <w:r w:rsidR="00187833">
        <w:t xml:space="preserve">which might </w:t>
      </w:r>
      <w:r w:rsidR="00187833">
        <w:lastRenderedPageBreak/>
        <w:t xml:space="preserve">explain the discrepancy between these two measures in some studies.  Based on these results, though needed to be confirmed in future studies, it is very crucial to know the status of vascular pathology, particularly presence of lCMB in AD cases, before using perfusion and metabolism imaging techniques interchangeably. </w:t>
      </w:r>
    </w:p>
    <w:p w14:paraId="6E4CF110" w14:textId="77777777" w:rsidR="00187833" w:rsidRDefault="00187833" w:rsidP="00187833">
      <w:pPr>
        <w:spacing w:line="480" w:lineRule="auto"/>
        <w:jc w:val="both"/>
      </w:pPr>
      <w:r>
        <w:t xml:space="preserve">The limitation of our study is the modest sample size. Our results should be confirmed in future studies with larger sample size. </w:t>
      </w:r>
    </w:p>
    <w:p w14:paraId="18C8F68A" w14:textId="6B505DA7" w:rsidR="00187833" w:rsidRDefault="00187833" w:rsidP="00187833">
      <w:pPr>
        <w:spacing w:line="480" w:lineRule="auto"/>
        <w:jc w:val="both"/>
      </w:pPr>
      <w:r>
        <w:t xml:space="preserve">In summary, our data suggested that </w:t>
      </w:r>
      <w:proofErr w:type="spellStart"/>
      <w:r>
        <w:t>lCMBs</w:t>
      </w:r>
      <w:proofErr w:type="spellEnd"/>
      <w:r>
        <w:t xml:space="preserve"> could have extensive and significant role in AD pathology. In addition to the high spatial association with A</w:t>
      </w:r>
      <w:r w:rsidRPr="009F5FD7">
        <w:rPr>
          <w:rFonts w:ascii="Symbol" w:hAnsi="Symbol"/>
        </w:rPr>
        <w:t></w:t>
      </w:r>
      <w:r>
        <w:rPr>
          <w:rFonts w:ascii="Symbol" w:hAnsi="Symbol"/>
        </w:rPr>
        <w:t></w:t>
      </w:r>
      <w:r>
        <w:t xml:space="preserve">load on PiB PET, lCMB may affect perfusion and metabolism via complex mechanisms at different stages of the disease, </w:t>
      </w:r>
      <w:r w:rsidR="007B7C68" w:rsidRPr="00FB1588">
        <w:t>potentially</w:t>
      </w:r>
      <w:r>
        <w:t xml:space="preserve"> expediting the process of neurodegeneration and cognitive decline. </w:t>
      </w:r>
    </w:p>
    <w:p w14:paraId="5CD3236E" w14:textId="2B032B13" w:rsidR="00187833" w:rsidRDefault="00187833" w:rsidP="00187833"/>
    <w:p w14:paraId="339831E6" w14:textId="70BF0EA8" w:rsidR="00187833" w:rsidRDefault="00187833" w:rsidP="00187833"/>
    <w:p w14:paraId="6CA23585" w14:textId="77777777" w:rsidR="00663128" w:rsidRPr="00187833" w:rsidRDefault="00663128" w:rsidP="00187833">
      <w:pPr>
        <w:sectPr w:rsidR="00663128" w:rsidRPr="00187833" w:rsidSect="001C500F">
          <w:pgSz w:w="11900" w:h="16840"/>
          <w:pgMar w:top="1440" w:right="1800" w:bottom="1440" w:left="1800" w:header="708" w:footer="708" w:gutter="0"/>
          <w:cols w:space="708"/>
          <w:docGrid w:linePitch="360"/>
        </w:sectPr>
      </w:pPr>
    </w:p>
    <w:p w14:paraId="789E3DEE" w14:textId="77777777" w:rsidR="0059040C" w:rsidRPr="00A51CE2" w:rsidRDefault="0059040C" w:rsidP="009442B4">
      <w:pPr>
        <w:outlineLvl w:val="0"/>
        <w:rPr>
          <w:b/>
        </w:rPr>
      </w:pPr>
      <w:r w:rsidRPr="00A51CE2">
        <w:rPr>
          <w:b/>
        </w:rPr>
        <w:lastRenderedPageBreak/>
        <w:t>Acknowledgements</w:t>
      </w:r>
    </w:p>
    <w:p w14:paraId="69BAC400" w14:textId="77777777" w:rsidR="0059040C" w:rsidRDefault="0059040C" w:rsidP="0059040C"/>
    <w:p w14:paraId="79FB1037" w14:textId="47F79127" w:rsidR="00777DA8" w:rsidRDefault="00E92852" w:rsidP="00777DA8">
      <w:pPr>
        <w:spacing w:line="480" w:lineRule="auto"/>
      </w:pPr>
      <w:proofErr w:type="gramStart"/>
      <w:r>
        <w:t>This work was funded by</w:t>
      </w:r>
      <w:r w:rsidR="00777DA8">
        <w:t xml:space="preserve"> the </w:t>
      </w:r>
      <w:r w:rsidR="00C64DB8">
        <w:t>National Institute for Health Research (</w:t>
      </w:r>
      <w:r w:rsidR="00777DA8">
        <w:t>NIHR</w:t>
      </w:r>
      <w:r w:rsidR="00C64DB8">
        <w:t>)</w:t>
      </w:r>
      <w:r w:rsidR="00777DA8">
        <w:t xml:space="preserve">-Cambridge </w:t>
      </w:r>
      <w:r w:rsidR="00C64DB8">
        <w:t>Biomedical Research Council (</w:t>
      </w:r>
      <w:r w:rsidR="00777DA8">
        <w:t>BRC</w:t>
      </w:r>
      <w:r w:rsidR="00C64DB8">
        <w:t>)</w:t>
      </w:r>
      <w:proofErr w:type="gramEnd"/>
      <w:r>
        <w:t xml:space="preserve">**. </w:t>
      </w:r>
      <w:r w:rsidR="009A77F6">
        <w:t xml:space="preserve">We thank the </w:t>
      </w:r>
      <w:proofErr w:type="spellStart"/>
      <w:r w:rsidR="00777DA8">
        <w:t>DeNDRoN</w:t>
      </w:r>
      <w:proofErr w:type="spellEnd"/>
      <w:r w:rsidR="00777DA8">
        <w:t xml:space="preserve"> research network for help in recruitment</w:t>
      </w:r>
      <w:proofErr w:type="gramStart"/>
      <w:r w:rsidR="00777DA8">
        <w:t>;</w:t>
      </w:r>
      <w:proofErr w:type="gramEnd"/>
      <w:r w:rsidR="00777DA8">
        <w:t xml:space="preserve"> Sarah </w:t>
      </w:r>
      <w:proofErr w:type="spellStart"/>
      <w:r w:rsidR="00777DA8">
        <w:t>Hillborn</w:t>
      </w:r>
      <w:r>
        <w:t>e</w:t>
      </w:r>
      <w:proofErr w:type="spellEnd"/>
      <w:r w:rsidR="00777DA8">
        <w:t xml:space="preserve">, Jackie Mason, and </w:t>
      </w:r>
      <w:r>
        <w:t>the</w:t>
      </w:r>
      <w:r w:rsidR="00777DA8">
        <w:t xml:space="preserve"> radiographers in the MRIS and PET/CT Unit</w:t>
      </w:r>
      <w:r>
        <w:t>s</w:t>
      </w:r>
      <w:r w:rsidR="00777DA8">
        <w:t xml:space="preserve"> in Addenbrooke’s </w:t>
      </w:r>
      <w:r>
        <w:t>H</w:t>
      </w:r>
      <w:r w:rsidR="00777DA8">
        <w:t xml:space="preserve">ospital for </w:t>
      </w:r>
      <w:r>
        <w:t xml:space="preserve">their </w:t>
      </w:r>
      <w:r w:rsidR="00777DA8">
        <w:t xml:space="preserve">help in recruitment and imaging. </w:t>
      </w:r>
    </w:p>
    <w:p w14:paraId="283C771A" w14:textId="269D6FE3" w:rsidR="00E92852" w:rsidRPr="00733B2B" w:rsidRDefault="00E92852" w:rsidP="00777DA8">
      <w:pPr>
        <w:spacing w:line="480" w:lineRule="auto"/>
        <w:rPr>
          <w:sz w:val="20"/>
          <w:szCs w:val="20"/>
        </w:rPr>
      </w:pPr>
      <w:r w:rsidRPr="00733B2B">
        <w:rPr>
          <w:sz w:val="20"/>
          <w:szCs w:val="20"/>
        </w:rPr>
        <w:t>**The views expressed are those of the authors and not necessarily those of the NHS, the NIHR or the Department of Health and Social Care.</w:t>
      </w:r>
    </w:p>
    <w:p w14:paraId="640962E0" w14:textId="77777777" w:rsidR="0059040C" w:rsidRDefault="0059040C" w:rsidP="00663128">
      <w:pPr>
        <w:spacing w:line="480" w:lineRule="auto"/>
        <w:jc w:val="both"/>
        <w:rPr>
          <w:b/>
        </w:rPr>
      </w:pPr>
    </w:p>
    <w:p w14:paraId="225566AD" w14:textId="4A0E1BC3" w:rsidR="00A3617D" w:rsidRPr="00A51CE2" w:rsidRDefault="00A3617D" w:rsidP="009442B4">
      <w:pPr>
        <w:spacing w:line="360" w:lineRule="auto"/>
        <w:outlineLvl w:val="0"/>
        <w:rPr>
          <w:b/>
        </w:rPr>
      </w:pPr>
      <w:r w:rsidRPr="00A51CE2">
        <w:rPr>
          <w:b/>
        </w:rPr>
        <w:t>Conflict of interest</w:t>
      </w:r>
      <w:r>
        <w:rPr>
          <w:b/>
        </w:rPr>
        <w:t>/Disclosure</w:t>
      </w:r>
      <w:r w:rsidRPr="00A51CE2">
        <w:rPr>
          <w:b/>
        </w:rPr>
        <w:t xml:space="preserve">: </w:t>
      </w:r>
    </w:p>
    <w:p w14:paraId="4150B092" w14:textId="6C0F4287" w:rsidR="00A3617D" w:rsidRDefault="00A3617D" w:rsidP="009442B4">
      <w:pPr>
        <w:spacing w:line="360" w:lineRule="auto"/>
        <w:outlineLvl w:val="0"/>
      </w:pPr>
      <w:r>
        <w:t>The authors have no potential conflict of interest to report</w:t>
      </w:r>
    </w:p>
    <w:p w14:paraId="57230523" w14:textId="77777777" w:rsidR="0059040C" w:rsidRDefault="0059040C" w:rsidP="00663128">
      <w:pPr>
        <w:spacing w:line="480" w:lineRule="auto"/>
        <w:jc w:val="both"/>
        <w:rPr>
          <w:b/>
        </w:rPr>
      </w:pPr>
    </w:p>
    <w:p w14:paraId="758900C7" w14:textId="77777777" w:rsidR="0059040C" w:rsidRDefault="0059040C" w:rsidP="00663128">
      <w:pPr>
        <w:spacing w:line="480" w:lineRule="auto"/>
        <w:jc w:val="both"/>
        <w:rPr>
          <w:b/>
        </w:rPr>
      </w:pPr>
    </w:p>
    <w:p w14:paraId="23EFD62B" w14:textId="77777777" w:rsidR="0059040C" w:rsidRDefault="0059040C" w:rsidP="00663128">
      <w:pPr>
        <w:spacing w:line="480" w:lineRule="auto"/>
        <w:jc w:val="both"/>
        <w:rPr>
          <w:b/>
        </w:rPr>
      </w:pPr>
    </w:p>
    <w:p w14:paraId="42F7FD79" w14:textId="77777777" w:rsidR="0059040C" w:rsidRDefault="0059040C" w:rsidP="00663128">
      <w:pPr>
        <w:spacing w:line="480" w:lineRule="auto"/>
        <w:jc w:val="both"/>
        <w:rPr>
          <w:b/>
        </w:rPr>
      </w:pPr>
    </w:p>
    <w:p w14:paraId="3EC3DA3B" w14:textId="77777777" w:rsidR="0059040C" w:rsidRDefault="0059040C" w:rsidP="00663128">
      <w:pPr>
        <w:spacing w:line="480" w:lineRule="auto"/>
        <w:jc w:val="both"/>
        <w:rPr>
          <w:b/>
        </w:rPr>
      </w:pPr>
    </w:p>
    <w:p w14:paraId="7A97EA03" w14:textId="77777777" w:rsidR="0059040C" w:rsidRDefault="0059040C" w:rsidP="00663128">
      <w:pPr>
        <w:spacing w:line="480" w:lineRule="auto"/>
        <w:jc w:val="both"/>
        <w:rPr>
          <w:b/>
        </w:rPr>
      </w:pPr>
    </w:p>
    <w:p w14:paraId="30F97A77" w14:textId="77777777" w:rsidR="0059040C" w:rsidRDefault="0059040C" w:rsidP="00663128">
      <w:pPr>
        <w:spacing w:line="480" w:lineRule="auto"/>
        <w:jc w:val="both"/>
        <w:rPr>
          <w:b/>
        </w:rPr>
      </w:pPr>
    </w:p>
    <w:p w14:paraId="6DDBE6FE" w14:textId="77777777" w:rsidR="0059040C" w:rsidRDefault="0059040C" w:rsidP="00663128">
      <w:pPr>
        <w:spacing w:line="480" w:lineRule="auto"/>
        <w:jc w:val="both"/>
        <w:rPr>
          <w:b/>
        </w:rPr>
      </w:pPr>
    </w:p>
    <w:p w14:paraId="28398E38" w14:textId="77777777" w:rsidR="0059040C" w:rsidRDefault="0059040C" w:rsidP="00663128">
      <w:pPr>
        <w:spacing w:line="480" w:lineRule="auto"/>
        <w:jc w:val="both"/>
        <w:rPr>
          <w:b/>
        </w:rPr>
      </w:pPr>
    </w:p>
    <w:p w14:paraId="4311BC35" w14:textId="77777777" w:rsidR="0059040C" w:rsidRDefault="0059040C" w:rsidP="00663128">
      <w:pPr>
        <w:spacing w:line="480" w:lineRule="auto"/>
        <w:jc w:val="both"/>
        <w:rPr>
          <w:b/>
        </w:rPr>
      </w:pPr>
    </w:p>
    <w:p w14:paraId="1A6E0A22" w14:textId="77777777" w:rsidR="0059040C" w:rsidRDefault="0059040C" w:rsidP="00663128">
      <w:pPr>
        <w:spacing w:line="480" w:lineRule="auto"/>
        <w:jc w:val="both"/>
        <w:rPr>
          <w:b/>
        </w:rPr>
      </w:pPr>
    </w:p>
    <w:p w14:paraId="0A877BC4" w14:textId="77777777" w:rsidR="0059040C" w:rsidRDefault="0059040C" w:rsidP="00663128">
      <w:pPr>
        <w:spacing w:line="480" w:lineRule="auto"/>
        <w:jc w:val="both"/>
        <w:rPr>
          <w:b/>
        </w:rPr>
      </w:pPr>
    </w:p>
    <w:p w14:paraId="0AA3D7A3" w14:textId="77777777" w:rsidR="0059040C" w:rsidRDefault="0059040C" w:rsidP="00663128">
      <w:pPr>
        <w:spacing w:line="480" w:lineRule="auto"/>
        <w:jc w:val="both"/>
        <w:rPr>
          <w:b/>
        </w:rPr>
      </w:pPr>
    </w:p>
    <w:p w14:paraId="4A943BFD" w14:textId="77777777" w:rsidR="0059040C" w:rsidRDefault="0059040C" w:rsidP="00663128">
      <w:pPr>
        <w:spacing w:line="480" w:lineRule="auto"/>
        <w:jc w:val="both"/>
        <w:rPr>
          <w:b/>
        </w:rPr>
      </w:pPr>
    </w:p>
    <w:p w14:paraId="33CE4675" w14:textId="77777777" w:rsidR="0059040C" w:rsidRDefault="0059040C" w:rsidP="00663128">
      <w:pPr>
        <w:spacing w:line="480" w:lineRule="auto"/>
        <w:jc w:val="both"/>
        <w:rPr>
          <w:b/>
        </w:rPr>
      </w:pPr>
    </w:p>
    <w:p w14:paraId="1443659F" w14:textId="77777777" w:rsidR="0059040C" w:rsidRDefault="0059040C" w:rsidP="00663128">
      <w:pPr>
        <w:spacing w:line="480" w:lineRule="auto"/>
        <w:jc w:val="both"/>
        <w:rPr>
          <w:b/>
        </w:rPr>
      </w:pPr>
    </w:p>
    <w:p w14:paraId="5847A5E6" w14:textId="77777777" w:rsidR="007E1114" w:rsidRPr="00663128" w:rsidRDefault="007E1114" w:rsidP="009442B4">
      <w:pPr>
        <w:spacing w:line="480" w:lineRule="auto"/>
        <w:jc w:val="both"/>
        <w:outlineLvl w:val="0"/>
        <w:rPr>
          <w:b/>
        </w:rPr>
      </w:pPr>
      <w:r w:rsidRPr="00663128">
        <w:rPr>
          <w:b/>
        </w:rPr>
        <w:t xml:space="preserve">References: </w:t>
      </w:r>
    </w:p>
    <w:p w14:paraId="1F24EE7A" w14:textId="77777777" w:rsidR="00F16803" w:rsidRPr="00F16803" w:rsidRDefault="007E1114" w:rsidP="00F16803">
      <w:pPr>
        <w:pStyle w:val="EndNoteBibliography"/>
        <w:ind w:left="720" w:hanging="720"/>
        <w:rPr>
          <w:noProof/>
        </w:rPr>
      </w:pPr>
      <w:r>
        <w:rPr>
          <w:b/>
        </w:rPr>
        <w:fldChar w:fldCharType="begin"/>
      </w:r>
      <w:r>
        <w:rPr>
          <w:b/>
        </w:rPr>
        <w:instrText xml:space="preserve"> ADDIN EN.REFLIST </w:instrText>
      </w:r>
      <w:r>
        <w:rPr>
          <w:b/>
        </w:rPr>
        <w:fldChar w:fldCharType="separate"/>
      </w:r>
      <w:r w:rsidR="00F16803" w:rsidRPr="00F16803">
        <w:rPr>
          <w:noProof/>
        </w:rPr>
        <w:t>[1]</w:t>
      </w:r>
      <w:r w:rsidR="00F16803" w:rsidRPr="00F16803">
        <w:rPr>
          <w:noProof/>
        </w:rPr>
        <w:tab/>
        <w:t xml:space="preserve">Azarpazhooh MR, Avan A, Cipriano LE, Munoz DG, Sposato LA, Hachinski V (2018) Concomitant vascular and neurodegenerative pathologies double the risk of dementia. </w:t>
      </w:r>
      <w:r w:rsidR="00F16803" w:rsidRPr="00F16803">
        <w:rPr>
          <w:i/>
          <w:noProof/>
        </w:rPr>
        <w:t>Alzheimers Dement</w:t>
      </w:r>
      <w:r w:rsidR="00F16803" w:rsidRPr="00F16803">
        <w:rPr>
          <w:noProof/>
        </w:rPr>
        <w:t xml:space="preserve"> </w:t>
      </w:r>
      <w:r w:rsidR="00F16803" w:rsidRPr="00F16803">
        <w:rPr>
          <w:b/>
          <w:noProof/>
        </w:rPr>
        <w:t>14</w:t>
      </w:r>
      <w:r w:rsidR="00F16803" w:rsidRPr="00F16803">
        <w:rPr>
          <w:noProof/>
        </w:rPr>
        <w:t>, 148-156.</w:t>
      </w:r>
    </w:p>
    <w:p w14:paraId="1B57AD19" w14:textId="77777777" w:rsidR="00F16803" w:rsidRPr="00F16803" w:rsidRDefault="00F16803" w:rsidP="00F16803">
      <w:pPr>
        <w:pStyle w:val="EndNoteBibliography"/>
        <w:ind w:left="720" w:hanging="720"/>
        <w:rPr>
          <w:noProof/>
        </w:rPr>
      </w:pPr>
      <w:r w:rsidRPr="00F16803">
        <w:rPr>
          <w:noProof/>
        </w:rPr>
        <w:t>[2]</w:t>
      </w:r>
      <w:r w:rsidRPr="00F16803">
        <w:rPr>
          <w:noProof/>
        </w:rPr>
        <w:tab/>
        <w:t xml:space="preserve">Kloppenborg RP, Nederkoorn PJ, Geerlings MI, van den Berg E (2014) Presence and progression of white matter hyperintensities and cognition: a meta-analysis. </w:t>
      </w:r>
      <w:r w:rsidRPr="00F16803">
        <w:rPr>
          <w:i/>
          <w:noProof/>
        </w:rPr>
        <w:t>Neurology</w:t>
      </w:r>
      <w:r w:rsidRPr="00F16803">
        <w:rPr>
          <w:noProof/>
        </w:rPr>
        <w:t xml:space="preserve"> </w:t>
      </w:r>
      <w:r w:rsidRPr="00F16803">
        <w:rPr>
          <w:b/>
          <w:noProof/>
        </w:rPr>
        <w:t>82</w:t>
      </w:r>
      <w:r w:rsidRPr="00F16803">
        <w:rPr>
          <w:noProof/>
        </w:rPr>
        <w:t>, 2127-2138.</w:t>
      </w:r>
    </w:p>
    <w:p w14:paraId="7F612D56" w14:textId="77777777" w:rsidR="00F16803" w:rsidRPr="00F16803" w:rsidRDefault="00F16803" w:rsidP="00F16803">
      <w:pPr>
        <w:pStyle w:val="EndNoteBibliography"/>
        <w:ind w:left="720" w:hanging="720"/>
        <w:rPr>
          <w:noProof/>
        </w:rPr>
      </w:pPr>
      <w:r w:rsidRPr="00F16803">
        <w:rPr>
          <w:noProof/>
        </w:rPr>
        <w:t>[3]</w:t>
      </w:r>
      <w:r w:rsidRPr="00F16803">
        <w:rPr>
          <w:noProof/>
        </w:rPr>
        <w:tab/>
        <w:t xml:space="preserve">Arvanitakis Z, Leurgans SE, Barnes LL, Bennett DA, Schneider JA (2011) Microinfarct pathology, dementia, and cognitive systems. </w:t>
      </w:r>
      <w:r w:rsidRPr="00F16803">
        <w:rPr>
          <w:i/>
          <w:noProof/>
        </w:rPr>
        <w:t>Stroke</w:t>
      </w:r>
      <w:r w:rsidRPr="00F16803">
        <w:rPr>
          <w:noProof/>
        </w:rPr>
        <w:t xml:space="preserve"> </w:t>
      </w:r>
      <w:r w:rsidRPr="00F16803">
        <w:rPr>
          <w:b/>
          <w:noProof/>
        </w:rPr>
        <w:t>42</w:t>
      </w:r>
      <w:r w:rsidRPr="00F16803">
        <w:rPr>
          <w:noProof/>
        </w:rPr>
        <w:t>, 722-727.</w:t>
      </w:r>
    </w:p>
    <w:p w14:paraId="1CDFB411" w14:textId="77777777" w:rsidR="00F16803" w:rsidRPr="00F16803" w:rsidRDefault="00F16803" w:rsidP="00F16803">
      <w:pPr>
        <w:pStyle w:val="EndNoteBibliography"/>
        <w:ind w:left="720" w:hanging="720"/>
        <w:rPr>
          <w:noProof/>
        </w:rPr>
      </w:pPr>
      <w:r w:rsidRPr="00F16803">
        <w:rPr>
          <w:noProof/>
        </w:rPr>
        <w:t>[4]</w:t>
      </w:r>
      <w:r w:rsidRPr="00F16803">
        <w:rPr>
          <w:noProof/>
        </w:rPr>
        <w:tab/>
        <w:t xml:space="preserve">Raman MR, Kantarci K, Murray ME, Jack CR, Jr., Vemuri P (2016) Imaging markers of cerebrovascular pathologies: Pathophysiology, clinical presentation, and risk factors. </w:t>
      </w:r>
      <w:r w:rsidRPr="00F16803">
        <w:rPr>
          <w:i/>
          <w:noProof/>
        </w:rPr>
        <w:t>Alzheimers Dement (Amst)</w:t>
      </w:r>
      <w:r w:rsidRPr="00F16803">
        <w:rPr>
          <w:noProof/>
        </w:rPr>
        <w:t xml:space="preserve"> </w:t>
      </w:r>
      <w:r w:rsidRPr="00F16803">
        <w:rPr>
          <w:b/>
          <w:noProof/>
        </w:rPr>
        <w:t>5</w:t>
      </w:r>
      <w:r w:rsidRPr="00F16803">
        <w:rPr>
          <w:noProof/>
        </w:rPr>
        <w:t>, 5-14.</w:t>
      </w:r>
    </w:p>
    <w:p w14:paraId="4805FEAD" w14:textId="77777777" w:rsidR="00F16803" w:rsidRPr="00F16803" w:rsidRDefault="00F16803" w:rsidP="00F16803">
      <w:pPr>
        <w:pStyle w:val="EndNoteBibliography"/>
        <w:ind w:left="720" w:hanging="720"/>
        <w:rPr>
          <w:noProof/>
        </w:rPr>
      </w:pPr>
      <w:r w:rsidRPr="00F16803">
        <w:rPr>
          <w:noProof/>
        </w:rPr>
        <w:t>[5]</w:t>
      </w:r>
      <w:r w:rsidRPr="00F16803">
        <w:rPr>
          <w:noProof/>
        </w:rPr>
        <w:tab/>
        <w:t xml:space="preserve">Vinters HV, Zarow C, Borys E, Whitman JD, Tung S, Ellis WG, Zheng L, Chui HC (2018) Review: Vascular dementia: clinicopathologic and genetic considerations. </w:t>
      </w:r>
      <w:r w:rsidRPr="00F16803">
        <w:rPr>
          <w:i/>
          <w:noProof/>
        </w:rPr>
        <w:t>Neuropathol Appl Neurobiol</w:t>
      </w:r>
      <w:r w:rsidRPr="00F16803">
        <w:rPr>
          <w:noProof/>
        </w:rPr>
        <w:t xml:space="preserve"> </w:t>
      </w:r>
      <w:r w:rsidRPr="00F16803">
        <w:rPr>
          <w:b/>
          <w:noProof/>
        </w:rPr>
        <w:t>44</w:t>
      </w:r>
      <w:r w:rsidRPr="00F16803">
        <w:rPr>
          <w:noProof/>
        </w:rPr>
        <w:t>, 247-266.</w:t>
      </w:r>
    </w:p>
    <w:p w14:paraId="017F11AD" w14:textId="77777777" w:rsidR="00F16803" w:rsidRPr="00F16803" w:rsidRDefault="00F16803" w:rsidP="00F16803">
      <w:pPr>
        <w:pStyle w:val="EndNoteBibliography"/>
        <w:ind w:left="720" w:hanging="720"/>
        <w:rPr>
          <w:noProof/>
        </w:rPr>
      </w:pPr>
      <w:r w:rsidRPr="00F16803">
        <w:rPr>
          <w:noProof/>
        </w:rPr>
        <w:t>[6]</w:t>
      </w:r>
      <w:r w:rsidRPr="00F16803">
        <w:rPr>
          <w:noProof/>
        </w:rPr>
        <w:tab/>
        <w:t xml:space="preserve">Sperling R, Salloway S, Brooks DJ, Tampieri D, Barakos J, Fox NC, Raskind M, Sabbagh M, Honig LS, Porsteinsson AP, Lieberburg I, Arrighi HM, Morris KA, Lu Y, Liu E, Gregg KM, Brashear HR, Kinney GG, Black R, Grundman M (2012) Amyloid-related imaging abnormalities in patients with Alzheimer's disease treated with bapineuzumab: a retrospective analysis. </w:t>
      </w:r>
      <w:r w:rsidRPr="00F16803">
        <w:rPr>
          <w:i/>
          <w:noProof/>
        </w:rPr>
        <w:t>Lancet Neurol</w:t>
      </w:r>
      <w:r w:rsidRPr="00F16803">
        <w:rPr>
          <w:noProof/>
        </w:rPr>
        <w:t xml:space="preserve"> </w:t>
      </w:r>
      <w:r w:rsidRPr="00F16803">
        <w:rPr>
          <w:b/>
          <w:noProof/>
        </w:rPr>
        <w:t>11</w:t>
      </w:r>
      <w:r w:rsidRPr="00F16803">
        <w:rPr>
          <w:noProof/>
        </w:rPr>
        <w:t>, 241-249.</w:t>
      </w:r>
    </w:p>
    <w:p w14:paraId="6143A307" w14:textId="77777777" w:rsidR="00F16803" w:rsidRPr="00F16803" w:rsidRDefault="00F16803" w:rsidP="00F16803">
      <w:pPr>
        <w:pStyle w:val="EndNoteBibliography"/>
        <w:ind w:left="720" w:hanging="720"/>
        <w:rPr>
          <w:noProof/>
        </w:rPr>
      </w:pPr>
      <w:r w:rsidRPr="00F16803">
        <w:rPr>
          <w:noProof/>
        </w:rPr>
        <w:t>[7]</w:t>
      </w:r>
      <w:r w:rsidRPr="00F16803">
        <w:rPr>
          <w:noProof/>
        </w:rPr>
        <w:tab/>
        <w:t xml:space="preserve">Jellinger KA (2002) Alzheimer disease and cerebrovascular pathology: an update. </w:t>
      </w:r>
      <w:r w:rsidRPr="00F16803">
        <w:rPr>
          <w:i/>
          <w:noProof/>
        </w:rPr>
        <w:t>J Neural Transm (Vienna)</w:t>
      </w:r>
      <w:r w:rsidRPr="00F16803">
        <w:rPr>
          <w:noProof/>
        </w:rPr>
        <w:t xml:space="preserve"> </w:t>
      </w:r>
      <w:r w:rsidRPr="00F16803">
        <w:rPr>
          <w:b/>
          <w:noProof/>
        </w:rPr>
        <w:t>109</w:t>
      </w:r>
      <w:r w:rsidRPr="00F16803">
        <w:rPr>
          <w:noProof/>
        </w:rPr>
        <w:t>, 813-836.</w:t>
      </w:r>
    </w:p>
    <w:p w14:paraId="71BF9648" w14:textId="77777777" w:rsidR="00F16803" w:rsidRPr="00F16803" w:rsidRDefault="00F16803" w:rsidP="00F16803">
      <w:pPr>
        <w:pStyle w:val="EndNoteBibliography"/>
        <w:ind w:left="720" w:hanging="720"/>
        <w:rPr>
          <w:noProof/>
        </w:rPr>
      </w:pPr>
      <w:r w:rsidRPr="00F16803">
        <w:rPr>
          <w:noProof/>
        </w:rPr>
        <w:lastRenderedPageBreak/>
        <w:t>[8]</w:t>
      </w:r>
      <w:r w:rsidRPr="00F16803">
        <w:rPr>
          <w:noProof/>
        </w:rPr>
        <w:tab/>
        <w:t xml:space="preserve">Johnson KA, Gregas M, Becker JA, Kinnecom C, Salat DH, Moran EK, Smith EE, Rosand J, Rentz DM, Klunk WE, Mathis CA, Price JC, Dekosky ST, Fischman AJ, Greenberg SM (2007) Imaging of amyloid burden and distribution in cerebral amyloid angiopathy. </w:t>
      </w:r>
      <w:r w:rsidRPr="00F16803">
        <w:rPr>
          <w:i/>
          <w:noProof/>
        </w:rPr>
        <w:t>Ann Neurol</w:t>
      </w:r>
      <w:r w:rsidRPr="00F16803">
        <w:rPr>
          <w:noProof/>
        </w:rPr>
        <w:t xml:space="preserve"> </w:t>
      </w:r>
      <w:r w:rsidRPr="00F16803">
        <w:rPr>
          <w:b/>
          <w:noProof/>
        </w:rPr>
        <w:t>62</w:t>
      </w:r>
      <w:r w:rsidRPr="00F16803">
        <w:rPr>
          <w:noProof/>
        </w:rPr>
        <w:t>, 229-234.</w:t>
      </w:r>
    </w:p>
    <w:p w14:paraId="62EFC992" w14:textId="77777777" w:rsidR="00F16803" w:rsidRPr="00F16803" w:rsidRDefault="00F16803" w:rsidP="00F16803">
      <w:pPr>
        <w:pStyle w:val="EndNoteBibliography"/>
        <w:ind w:left="720" w:hanging="720"/>
        <w:rPr>
          <w:noProof/>
        </w:rPr>
      </w:pPr>
      <w:r w:rsidRPr="00F16803">
        <w:rPr>
          <w:noProof/>
        </w:rPr>
        <w:t>[9]</w:t>
      </w:r>
      <w:r w:rsidRPr="00F16803">
        <w:rPr>
          <w:noProof/>
        </w:rPr>
        <w:tab/>
        <w:t xml:space="preserve">Ly JV, Donnan GA, Villemagne VL, Zavala JA, Ma H, O'Keefe G, Gong SJ, Gunawan RM, Saunder T, Ackerman U, Tochon-Danguy H, Churilov L, Phan TG, Rowe CC (2010) 11C-PIB binding is increased in patients with cerebral amyloid angiopathy-related hemorrhage. </w:t>
      </w:r>
      <w:r w:rsidRPr="00F16803">
        <w:rPr>
          <w:i/>
          <w:noProof/>
        </w:rPr>
        <w:t>Neurology</w:t>
      </w:r>
      <w:r w:rsidRPr="00F16803">
        <w:rPr>
          <w:noProof/>
        </w:rPr>
        <w:t xml:space="preserve"> </w:t>
      </w:r>
      <w:r w:rsidRPr="00F16803">
        <w:rPr>
          <w:b/>
          <w:noProof/>
        </w:rPr>
        <w:t>74</w:t>
      </w:r>
      <w:r w:rsidRPr="00F16803">
        <w:rPr>
          <w:noProof/>
        </w:rPr>
        <w:t>, 487-493.</w:t>
      </w:r>
    </w:p>
    <w:p w14:paraId="2AF55F7A" w14:textId="77777777" w:rsidR="00F16803" w:rsidRPr="00F16803" w:rsidRDefault="00F16803" w:rsidP="00F16803">
      <w:pPr>
        <w:pStyle w:val="EndNoteBibliography"/>
        <w:ind w:left="720" w:hanging="720"/>
        <w:rPr>
          <w:noProof/>
        </w:rPr>
      </w:pPr>
      <w:r w:rsidRPr="00F16803">
        <w:rPr>
          <w:noProof/>
        </w:rPr>
        <w:t>[10]</w:t>
      </w:r>
      <w:r w:rsidRPr="00F16803">
        <w:rPr>
          <w:noProof/>
        </w:rPr>
        <w:tab/>
        <w:t xml:space="preserve">Sparacia G, Agnello F, La Tona G, Iaia A, Midiri F, Sparacia B (2017) Assessment of cerebral microbleeds by susceptibility-weighted imaging in Alzheimer's disease patients: A neuroimaging biomarker of the disease. </w:t>
      </w:r>
      <w:r w:rsidRPr="00F16803">
        <w:rPr>
          <w:i/>
          <w:noProof/>
        </w:rPr>
        <w:t>Neuroradiol J</w:t>
      </w:r>
      <w:r w:rsidRPr="00F16803">
        <w:rPr>
          <w:noProof/>
        </w:rPr>
        <w:t xml:space="preserve"> </w:t>
      </w:r>
      <w:r w:rsidRPr="00F16803">
        <w:rPr>
          <w:b/>
          <w:noProof/>
        </w:rPr>
        <w:t>30</w:t>
      </w:r>
      <w:r w:rsidRPr="00F16803">
        <w:rPr>
          <w:noProof/>
        </w:rPr>
        <w:t>, 330-335.</w:t>
      </w:r>
    </w:p>
    <w:p w14:paraId="1228DFB3" w14:textId="77777777" w:rsidR="00F16803" w:rsidRPr="00F16803" w:rsidRDefault="00F16803" w:rsidP="00F16803">
      <w:pPr>
        <w:pStyle w:val="EndNoteBibliography"/>
        <w:ind w:left="720" w:hanging="720"/>
        <w:rPr>
          <w:noProof/>
        </w:rPr>
      </w:pPr>
      <w:r w:rsidRPr="00F16803">
        <w:rPr>
          <w:noProof/>
        </w:rPr>
        <w:t>[11]</w:t>
      </w:r>
      <w:r w:rsidRPr="00F16803">
        <w:rPr>
          <w:noProof/>
        </w:rPr>
        <w:tab/>
        <w:t xml:space="preserve">Chiang GC, Cruz Hernandez JC, Kantarci K, Jack CR, Jr., Weiner MW (2015) Cerebral Microbleeds, CSF p-Tau, and Cognitive Decline: Significance of Anatomic Distribution. </w:t>
      </w:r>
      <w:r w:rsidRPr="00F16803">
        <w:rPr>
          <w:i/>
          <w:noProof/>
        </w:rPr>
        <w:t>AJNR Am J Neuroradiol</w:t>
      </w:r>
      <w:r w:rsidRPr="00F16803">
        <w:rPr>
          <w:noProof/>
        </w:rPr>
        <w:t xml:space="preserve"> </w:t>
      </w:r>
      <w:r w:rsidRPr="00F16803">
        <w:rPr>
          <w:b/>
          <w:noProof/>
        </w:rPr>
        <w:t>36</w:t>
      </w:r>
      <w:r w:rsidRPr="00F16803">
        <w:rPr>
          <w:noProof/>
        </w:rPr>
        <w:t>, 1635-1641.</w:t>
      </w:r>
    </w:p>
    <w:p w14:paraId="5698DE54" w14:textId="77777777" w:rsidR="00F16803" w:rsidRPr="00F16803" w:rsidRDefault="00F16803" w:rsidP="00F16803">
      <w:pPr>
        <w:pStyle w:val="EndNoteBibliography"/>
        <w:ind w:left="720" w:hanging="720"/>
        <w:rPr>
          <w:noProof/>
        </w:rPr>
      </w:pPr>
      <w:r w:rsidRPr="00F16803">
        <w:rPr>
          <w:noProof/>
        </w:rPr>
        <w:t>[12]</w:t>
      </w:r>
      <w:r w:rsidRPr="00F16803">
        <w:rPr>
          <w:noProof/>
        </w:rPr>
        <w:tab/>
        <w:t xml:space="preserve">Basselerie H, Bracoud L, Zeestraten E, Bouguen E, Kiyasova V, Pueyo M, Cognard C, Dumas H, Gramada R, Ousset PJ, Vellas B, Bonneville F (2017) Incident Cerebral Microbleeds Detected by Susceptibility Weight-Imaging Help to Identify Patients with Mild Cognitive Impairment Progressing to Alzheimer's Disease. </w:t>
      </w:r>
      <w:r w:rsidRPr="00F16803">
        <w:rPr>
          <w:i/>
          <w:noProof/>
        </w:rPr>
        <w:t>J Alzheimers Dis</w:t>
      </w:r>
      <w:r w:rsidRPr="00F16803">
        <w:rPr>
          <w:noProof/>
        </w:rPr>
        <w:t xml:space="preserve"> </w:t>
      </w:r>
      <w:r w:rsidRPr="00F16803">
        <w:rPr>
          <w:b/>
          <w:noProof/>
        </w:rPr>
        <w:t>60</w:t>
      </w:r>
      <w:r w:rsidRPr="00F16803">
        <w:rPr>
          <w:noProof/>
        </w:rPr>
        <w:t>, 253-262.</w:t>
      </w:r>
    </w:p>
    <w:p w14:paraId="1133FB4A" w14:textId="77777777" w:rsidR="00F16803" w:rsidRPr="00F16803" w:rsidRDefault="00F16803" w:rsidP="00F16803">
      <w:pPr>
        <w:pStyle w:val="EndNoteBibliography"/>
        <w:ind w:left="720" w:hanging="720"/>
        <w:rPr>
          <w:noProof/>
        </w:rPr>
      </w:pPr>
      <w:r w:rsidRPr="00F16803">
        <w:rPr>
          <w:noProof/>
        </w:rPr>
        <w:t>[13]</w:t>
      </w:r>
      <w:r w:rsidRPr="00F16803">
        <w:rPr>
          <w:noProof/>
        </w:rPr>
        <w:tab/>
        <w:t xml:space="preserve">Rodriguez-Vieitez E, Carter SF, Chiotis K, Saint-Aubert L, Leuzy A, Scholl M, Almkvist O, Wall A, Langstrom B, Nordberg A (2016) Comparison of Early-Phase 11C-Deuterium-l-Deprenyl and 11C-Pittsburgh Compound B PET for Assessing Brain Perfusion in Alzheimer Disease. </w:t>
      </w:r>
      <w:r w:rsidRPr="00F16803">
        <w:rPr>
          <w:i/>
          <w:noProof/>
        </w:rPr>
        <w:t>J Nucl Med</w:t>
      </w:r>
      <w:r w:rsidRPr="00F16803">
        <w:rPr>
          <w:noProof/>
        </w:rPr>
        <w:t xml:space="preserve"> </w:t>
      </w:r>
      <w:r w:rsidRPr="00F16803">
        <w:rPr>
          <w:b/>
          <w:noProof/>
        </w:rPr>
        <w:t>57</w:t>
      </w:r>
      <w:r w:rsidRPr="00F16803">
        <w:rPr>
          <w:noProof/>
        </w:rPr>
        <w:t>, 1071-1077.</w:t>
      </w:r>
    </w:p>
    <w:p w14:paraId="2227AC9B" w14:textId="77777777" w:rsidR="00F16803" w:rsidRPr="00F16803" w:rsidRDefault="00F16803" w:rsidP="00F16803">
      <w:pPr>
        <w:pStyle w:val="EndNoteBibliography"/>
        <w:ind w:left="720" w:hanging="720"/>
        <w:rPr>
          <w:noProof/>
        </w:rPr>
      </w:pPr>
      <w:r w:rsidRPr="00F16803">
        <w:rPr>
          <w:noProof/>
        </w:rPr>
        <w:lastRenderedPageBreak/>
        <w:t>[14]</w:t>
      </w:r>
      <w:r w:rsidRPr="00F16803">
        <w:rPr>
          <w:noProof/>
        </w:rPr>
        <w:tab/>
        <w:t xml:space="preserve">Caroli A, Geroldi C, Nobili F, Barnden LR, Guerra UP, Bonetti M, Frisoni GB (2010) Functional compensation in incipient Alzheimer's disease. </w:t>
      </w:r>
      <w:r w:rsidRPr="00F16803">
        <w:rPr>
          <w:i/>
          <w:noProof/>
        </w:rPr>
        <w:t>Neurobiol Aging</w:t>
      </w:r>
      <w:r w:rsidRPr="00F16803">
        <w:rPr>
          <w:noProof/>
        </w:rPr>
        <w:t xml:space="preserve"> </w:t>
      </w:r>
      <w:r w:rsidRPr="00F16803">
        <w:rPr>
          <w:b/>
          <w:noProof/>
        </w:rPr>
        <w:t>31</w:t>
      </w:r>
      <w:r w:rsidRPr="00F16803">
        <w:rPr>
          <w:noProof/>
        </w:rPr>
        <w:t>, 387-397.</w:t>
      </w:r>
    </w:p>
    <w:p w14:paraId="51159DC5" w14:textId="77777777" w:rsidR="00F16803" w:rsidRPr="00F16803" w:rsidRDefault="00F16803" w:rsidP="00F16803">
      <w:pPr>
        <w:pStyle w:val="EndNoteBibliography"/>
        <w:ind w:left="720" w:hanging="720"/>
        <w:rPr>
          <w:noProof/>
        </w:rPr>
      </w:pPr>
      <w:r w:rsidRPr="00F16803">
        <w:rPr>
          <w:noProof/>
        </w:rPr>
        <w:t>[15]</w:t>
      </w:r>
      <w:r w:rsidRPr="00F16803">
        <w:rPr>
          <w:noProof/>
        </w:rPr>
        <w:tab/>
        <w:t xml:space="preserve">Rostomian AH, Madison C, Rabinovici GD, Jagust WJ (2011) Early 11C-PIB frames and 18F-FDG PET measures are comparable: a study validated in a cohort of AD and FTLD patients. </w:t>
      </w:r>
      <w:r w:rsidRPr="00F16803">
        <w:rPr>
          <w:i/>
          <w:noProof/>
        </w:rPr>
        <w:t>J Nucl Med</w:t>
      </w:r>
      <w:r w:rsidRPr="00F16803">
        <w:rPr>
          <w:noProof/>
        </w:rPr>
        <w:t xml:space="preserve"> </w:t>
      </w:r>
      <w:r w:rsidRPr="00F16803">
        <w:rPr>
          <w:b/>
          <w:noProof/>
        </w:rPr>
        <w:t>52</w:t>
      </w:r>
      <w:r w:rsidRPr="00F16803">
        <w:rPr>
          <w:noProof/>
        </w:rPr>
        <w:t>, 173-179.</w:t>
      </w:r>
    </w:p>
    <w:p w14:paraId="2F7642E1" w14:textId="77777777" w:rsidR="00F16803" w:rsidRPr="00F16803" w:rsidRDefault="00F16803" w:rsidP="00F16803">
      <w:pPr>
        <w:pStyle w:val="EndNoteBibliography"/>
        <w:ind w:left="720" w:hanging="720"/>
        <w:rPr>
          <w:noProof/>
        </w:rPr>
      </w:pPr>
      <w:r w:rsidRPr="00F16803">
        <w:rPr>
          <w:noProof/>
        </w:rPr>
        <w:t>[16]</w:t>
      </w:r>
      <w:r w:rsidRPr="00F16803">
        <w:rPr>
          <w:noProof/>
        </w:rPr>
        <w:tab/>
        <w:t xml:space="preserve">McNamee RL, Yee SH, Price JC, Klunk WE, Rosario B, Weissfeld L, Ziolko S, Berginc M, Lopresti B, Dekosky S, Mathis CA (2009) Consideration of optimal time window for Pittsburgh compound B PET summed uptake measurements. </w:t>
      </w:r>
      <w:r w:rsidRPr="00F16803">
        <w:rPr>
          <w:i/>
          <w:noProof/>
        </w:rPr>
        <w:t>J Nucl Med</w:t>
      </w:r>
      <w:r w:rsidRPr="00F16803">
        <w:rPr>
          <w:noProof/>
        </w:rPr>
        <w:t xml:space="preserve"> </w:t>
      </w:r>
      <w:r w:rsidRPr="00F16803">
        <w:rPr>
          <w:b/>
          <w:noProof/>
        </w:rPr>
        <w:t>50</w:t>
      </w:r>
      <w:r w:rsidRPr="00F16803">
        <w:rPr>
          <w:noProof/>
        </w:rPr>
        <w:t>, 348-355.</w:t>
      </w:r>
    </w:p>
    <w:p w14:paraId="39F948BD" w14:textId="77777777" w:rsidR="00F16803" w:rsidRPr="00F16803" w:rsidRDefault="00F16803" w:rsidP="00F16803">
      <w:pPr>
        <w:pStyle w:val="EndNoteBibliography"/>
        <w:ind w:left="720" w:hanging="720"/>
        <w:rPr>
          <w:noProof/>
        </w:rPr>
      </w:pPr>
      <w:r w:rsidRPr="00F16803">
        <w:rPr>
          <w:noProof/>
        </w:rPr>
        <w:t>[17]</w:t>
      </w:r>
      <w:r w:rsidRPr="00F16803">
        <w:rPr>
          <w:noProof/>
        </w:rPr>
        <w:tab/>
        <w:t xml:space="preserve">Kinahan PE RJ (1989) Analytic 3D image reconstruction using all detected events - IEEE Journals &amp; Magazine. </w:t>
      </w:r>
      <w:r w:rsidRPr="00F16803">
        <w:rPr>
          <w:i/>
          <w:noProof/>
        </w:rPr>
        <w:t>IEEE Trans Nucl Sci</w:t>
      </w:r>
      <w:r w:rsidRPr="00F16803">
        <w:rPr>
          <w:noProof/>
        </w:rPr>
        <w:t xml:space="preserve"> </w:t>
      </w:r>
      <w:r w:rsidRPr="00F16803">
        <w:rPr>
          <w:b/>
          <w:noProof/>
        </w:rPr>
        <w:t>36</w:t>
      </w:r>
      <w:r w:rsidRPr="00F16803">
        <w:rPr>
          <w:noProof/>
        </w:rPr>
        <w:t>, 964-968.</w:t>
      </w:r>
    </w:p>
    <w:p w14:paraId="5A341E8E" w14:textId="77777777" w:rsidR="00F16803" w:rsidRPr="00F16803" w:rsidRDefault="00F16803" w:rsidP="00F16803">
      <w:pPr>
        <w:pStyle w:val="EndNoteBibliography"/>
        <w:ind w:left="720" w:hanging="720"/>
        <w:rPr>
          <w:noProof/>
        </w:rPr>
      </w:pPr>
      <w:r w:rsidRPr="00F16803">
        <w:rPr>
          <w:noProof/>
        </w:rPr>
        <w:t>[18]</w:t>
      </w:r>
      <w:r w:rsidRPr="00F16803">
        <w:rPr>
          <w:noProof/>
        </w:rPr>
        <w:tab/>
        <w:t xml:space="preserve">Avants BB, Tustison NJ, Song G, Cook PA, Klein A, Gee JC (2011) A reproducible evaluation of ANTs similarity metric performance in brain image registration. </w:t>
      </w:r>
      <w:r w:rsidRPr="00F16803">
        <w:rPr>
          <w:i/>
          <w:noProof/>
        </w:rPr>
        <w:t>Neuroimage</w:t>
      </w:r>
      <w:r w:rsidRPr="00F16803">
        <w:rPr>
          <w:noProof/>
        </w:rPr>
        <w:t xml:space="preserve"> </w:t>
      </w:r>
      <w:r w:rsidRPr="00F16803">
        <w:rPr>
          <w:b/>
          <w:noProof/>
        </w:rPr>
        <w:t>54</w:t>
      </w:r>
      <w:r w:rsidRPr="00F16803">
        <w:rPr>
          <w:noProof/>
        </w:rPr>
        <w:t>, 2033-2044.</w:t>
      </w:r>
    </w:p>
    <w:p w14:paraId="12552BED" w14:textId="77777777" w:rsidR="00F16803" w:rsidRPr="00F16803" w:rsidRDefault="00F16803" w:rsidP="00F16803">
      <w:pPr>
        <w:pStyle w:val="EndNoteBibliography"/>
        <w:ind w:left="720" w:hanging="720"/>
        <w:rPr>
          <w:noProof/>
        </w:rPr>
      </w:pPr>
      <w:r w:rsidRPr="00F16803">
        <w:rPr>
          <w:noProof/>
        </w:rPr>
        <w:t>[19]</w:t>
      </w:r>
      <w:r w:rsidRPr="00F16803">
        <w:rPr>
          <w:noProof/>
        </w:rPr>
        <w:tab/>
        <w:t xml:space="preserve">Gousias IS, Rueckert D, Heckemann RA, Dyet LE, Boardman JP, Edwards AD, Hammers A (2008) Automatic segmentation of brain MRIs of 2-year-olds into 83 regions of interest. </w:t>
      </w:r>
      <w:r w:rsidRPr="00F16803">
        <w:rPr>
          <w:i/>
          <w:noProof/>
        </w:rPr>
        <w:t>Neuroimage</w:t>
      </w:r>
      <w:r w:rsidRPr="00F16803">
        <w:rPr>
          <w:noProof/>
        </w:rPr>
        <w:t xml:space="preserve"> </w:t>
      </w:r>
      <w:r w:rsidRPr="00F16803">
        <w:rPr>
          <w:b/>
          <w:noProof/>
        </w:rPr>
        <w:t>40</w:t>
      </w:r>
      <w:r w:rsidRPr="00F16803">
        <w:rPr>
          <w:noProof/>
        </w:rPr>
        <w:t>, 672-684.</w:t>
      </w:r>
    </w:p>
    <w:p w14:paraId="0B14CF99" w14:textId="77777777" w:rsidR="00F16803" w:rsidRPr="00F16803" w:rsidRDefault="00F16803" w:rsidP="00F16803">
      <w:pPr>
        <w:pStyle w:val="EndNoteBibliography"/>
        <w:ind w:left="720" w:hanging="720"/>
        <w:rPr>
          <w:noProof/>
        </w:rPr>
      </w:pPr>
      <w:r w:rsidRPr="00F16803">
        <w:rPr>
          <w:noProof/>
        </w:rPr>
        <w:t>[20]</w:t>
      </w:r>
      <w:r w:rsidRPr="00F16803">
        <w:rPr>
          <w:noProof/>
        </w:rPr>
        <w:tab/>
        <w:t xml:space="preserve">Farid K, Hong YT, Aigbirhio FI, Fryer TD, Menon DK, Warburton EA, Baron JC (2015) Early-Phase 11C-PiB PET in Amyloid Angiopathy-Related Symptomatic Cerebral Hemorrhage: Potential Diagnostic Value? </w:t>
      </w:r>
      <w:r w:rsidRPr="00F16803">
        <w:rPr>
          <w:i/>
          <w:noProof/>
        </w:rPr>
        <w:t>PLoS One</w:t>
      </w:r>
      <w:r w:rsidRPr="00F16803">
        <w:rPr>
          <w:noProof/>
        </w:rPr>
        <w:t xml:space="preserve"> </w:t>
      </w:r>
      <w:r w:rsidRPr="00F16803">
        <w:rPr>
          <w:b/>
          <w:noProof/>
        </w:rPr>
        <w:t>10</w:t>
      </w:r>
      <w:r w:rsidRPr="00F16803">
        <w:rPr>
          <w:noProof/>
        </w:rPr>
        <w:t>, e0139926.</w:t>
      </w:r>
    </w:p>
    <w:p w14:paraId="21B88616" w14:textId="77777777" w:rsidR="00F16803" w:rsidRPr="00F16803" w:rsidRDefault="00F16803" w:rsidP="00F16803">
      <w:pPr>
        <w:pStyle w:val="EndNoteBibliography"/>
        <w:ind w:left="720" w:hanging="720"/>
        <w:rPr>
          <w:noProof/>
        </w:rPr>
      </w:pPr>
      <w:r w:rsidRPr="00F16803">
        <w:rPr>
          <w:noProof/>
        </w:rPr>
        <w:t>[21]</w:t>
      </w:r>
      <w:r w:rsidRPr="00F16803">
        <w:rPr>
          <w:noProof/>
        </w:rPr>
        <w:tab/>
        <w:t xml:space="preserve">Mevel K, Desgranges B, Baron JC, Landeau B, De la Sayette V, Viader F, Eustache F, Chetelat G (2007) Detecting hippocampal hypometabolism in </w:t>
      </w:r>
      <w:r w:rsidRPr="00F16803">
        <w:rPr>
          <w:noProof/>
        </w:rPr>
        <w:lastRenderedPageBreak/>
        <w:t xml:space="preserve">Mild Cognitive Impairment using automatic voxel-based approaches. </w:t>
      </w:r>
      <w:r w:rsidRPr="00F16803">
        <w:rPr>
          <w:i/>
          <w:noProof/>
        </w:rPr>
        <w:t>Neuroimage</w:t>
      </w:r>
      <w:r w:rsidRPr="00F16803">
        <w:rPr>
          <w:noProof/>
        </w:rPr>
        <w:t xml:space="preserve"> </w:t>
      </w:r>
      <w:r w:rsidRPr="00F16803">
        <w:rPr>
          <w:b/>
          <w:noProof/>
        </w:rPr>
        <w:t>37</w:t>
      </w:r>
      <w:r w:rsidRPr="00F16803">
        <w:rPr>
          <w:noProof/>
        </w:rPr>
        <w:t>, 18-25.</w:t>
      </w:r>
    </w:p>
    <w:p w14:paraId="224ECB3E" w14:textId="77777777" w:rsidR="00F16803" w:rsidRPr="00F16803" w:rsidRDefault="00F16803" w:rsidP="00F16803">
      <w:pPr>
        <w:pStyle w:val="EndNoteBibliography"/>
        <w:ind w:left="720" w:hanging="720"/>
        <w:rPr>
          <w:noProof/>
        </w:rPr>
      </w:pPr>
      <w:r w:rsidRPr="00F16803">
        <w:rPr>
          <w:noProof/>
        </w:rPr>
        <w:t>[22]</w:t>
      </w:r>
      <w:r w:rsidRPr="00F16803">
        <w:rPr>
          <w:noProof/>
        </w:rPr>
        <w:tab/>
        <w:t xml:space="preserve">Gregoire SM, Chaudhary UJ, Brown MM, Yousry TA, Kallis C, Jager HR, Werring DJ (2009) The Microbleed Anatomical Rating Scale (MARS): reliability of a tool to map brain microbleeds. </w:t>
      </w:r>
      <w:r w:rsidRPr="00F16803">
        <w:rPr>
          <w:i/>
          <w:noProof/>
        </w:rPr>
        <w:t>Neurology</w:t>
      </w:r>
      <w:r w:rsidRPr="00F16803">
        <w:rPr>
          <w:noProof/>
        </w:rPr>
        <w:t xml:space="preserve"> </w:t>
      </w:r>
      <w:r w:rsidRPr="00F16803">
        <w:rPr>
          <w:b/>
          <w:noProof/>
        </w:rPr>
        <w:t>73</w:t>
      </w:r>
      <w:r w:rsidRPr="00F16803">
        <w:rPr>
          <w:noProof/>
        </w:rPr>
        <w:t>, 1759-1766.</w:t>
      </w:r>
    </w:p>
    <w:p w14:paraId="397288A8" w14:textId="77777777" w:rsidR="00F16803" w:rsidRPr="00F16803" w:rsidRDefault="00F16803" w:rsidP="00F16803">
      <w:pPr>
        <w:pStyle w:val="EndNoteBibliography"/>
        <w:ind w:left="720" w:hanging="720"/>
        <w:rPr>
          <w:noProof/>
        </w:rPr>
      </w:pPr>
      <w:r w:rsidRPr="00F16803">
        <w:rPr>
          <w:noProof/>
        </w:rPr>
        <w:t>[23]</w:t>
      </w:r>
      <w:r w:rsidRPr="00F16803">
        <w:rPr>
          <w:noProof/>
        </w:rPr>
        <w:tab/>
        <w:t xml:space="preserve">Bacskai BJ, Frosch MP, Freeman SH, Raymond SB, Augustinack JC, Johnson KA, Irizarry MC, Klunk WE, Mathis CA, Dekosky ST, Greenberg SM, Hyman BT, Growdon JH (2007) Molecular imaging with Pittsburgh Compound B confirmed at autopsy: a case report. </w:t>
      </w:r>
      <w:r w:rsidRPr="00F16803">
        <w:rPr>
          <w:i/>
          <w:noProof/>
        </w:rPr>
        <w:t>Arch Neurol</w:t>
      </w:r>
      <w:r w:rsidRPr="00F16803">
        <w:rPr>
          <w:noProof/>
        </w:rPr>
        <w:t xml:space="preserve"> </w:t>
      </w:r>
      <w:r w:rsidRPr="00F16803">
        <w:rPr>
          <w:b/>
          <w:noProof/>
        </w:rPr>
        <w:t>64</w:t>
      </w:r>
      <w:r w:rsidRPr="00F16803">
        <w:rPr>
          <w:noProof/>
        </w:rPr>
        <w:t>, 431-434.</w:t>
      </w:r>
    </w:p>
    <w:p w14:paraId="2FABB3AE" w14:textId="77777777" w:rsidR="00F16803" w:rsidRPr="00F16803" w:rsidRDefault="00F16803" w:rsidP="00F16803">
      <w:pPr>
        <w:pStyle w:val="EndNoteBibliography"/>
        <w:ind w:left="720" w:hanging="720"/>
        <w:rPr>
          <w:noProof/>
        </w:rPr>
      </w:pPr>
      <w:r w:rsidRPr="00F16803">
        <w:rPr>
          <w:noProof/>
        </w:rPr>
        <w:t>[24]</w:t>
      </w:r>
      <w:r w:rsidRPr="00F16803">
        <w:rPr>
          <w:noProof/>
        </w:rPr>
        <w:tab/>
        <w:t xml:space="preserve">Ikonomovic MD, Klunk WE, Abrahamson EE, Mathis CA, Price JC, Tsopelas ND, Lopresti BJ, Ziolko S, Bi W, Paljug WR, Debnath ML, Hope CE, Isanski BA, Hamilton RL, DeKosky ST (2008) Post-mortem correlates of in vivo PiB-PET amyloid imaging in a typical case of Alzheimer's disease. </w:t>
      </w:r>
      <w:r w:rsidRPr="00F16803">
        <w:rPr>
          <w:i/>
          <w:noProof/>
        </w:rPr>
        <w:t>Brain</w:t>
      </w:r>
      <w:r w:rsidRPr="00F16803">
        <w:rPr>
          <w:noProof/>
        </w:rPr>
        <w:t xml:space="preserve"> </w:t>
      </w:r>
      <w:r w:rsidRPr="00F16803">
        <w:rPr>
          <w:b/>
          <w:noProof/>
        </w:rPr>
        <w:t>131</w:t>
      </w:r>
      <w:r w:rsidRPr="00F16803">
        <w:rPr>
          <w:noProof/>
        </w:rPr>
        <w:t>, 1630-1645.</w:t>
      </w:r>
    </w:p>
    <w:p w14:paraId="52B7C09F" w14:textId="77777777" w:rsidR="00F16803" w:rsidRPr="00F16803" w:rsidRDefault="00F16803" w:rsidP="00F16803">
      <w:pPr>
        <w:pStyle w:val="EndNoteBibliography"/>
        <w:ind w:left="720" w:hanging="720"/>
        <w:rPr>
          <w:noProof/>
        </w:rPr>
      </w:pPr>
      <w:r w:rsidRPr="00F16803">
        <w:rPr>
          <w:noProof/>
        </w:rPr>
        <w:t>[25]</w:t>
      </w:r>
      <w:r w:rsidRPr="00F16803">
        <w:rPr>
          <w:noProof/>
        </w:rPr>
        <w:tab/>
        <w:t xml:space="preserve">Lockhart A, Lamb JR, Osredkar T, Sue LI, Joyce JN, Ye L, Libri V, Leppert D, Beach TG (2007) PIB is a non-specific imaging marker of amyloid-beta (Abeta) peptide-related cerebral amyloidosis. </w:t>
      </w:r>
      <w:r w:rsidRPr="00F16803">
        <w:rPr>
          <w:i/>
          <w:noProof/>
        </w:rPr>
        <w:t>Brain</w:t>
      </w:r>
      <w:r w:rsidRPr="00F16803">
        <w:rPr>
          <w:noProof/>
        </w:rPr>
        <w:t xml:space="preserve"> </w:t>
      </w:r>
      <w:r w:rsidRPr="00F16803">
        <w:rPr>
          <w:b/>
          <w:noProof/>
        </w:rPr>
        <w:t>130</w:t>
      </w:r>
      <w:r w:rsidRPr="00F16803">
        <w:rPr>
          <w:noProof/>
        </w:rPr>
        <w:t>, 2607-2615.</w:t>
      </w:r>
    </w:p>
    <w:p w14:paraId="0D64AEA3" w14:textId="77777777" w:rsidR="00F16803" w:rsidRPr="00F16803" w:rsidRDefault="00F16803" w:rsidP="00F16803">
      <w:pPr>
        <w:pStyle w:val="EndNoteBibliography"/>
        <w:ind w:left="720" w:hanging="720"/>
        <w:rPr>
          <w:noProof/>
        </w:rPr>
      </w:pPr>
      <w:r w:rsidRPr="00F16803">
        <w:rPr>
          <w:noProof/>
        </w:rPr>
        <w:t>[26]</w:t>
      </w:r>
      <w:r w:rsidRPr="00F16803">
        <w:rPr>
          <w:noProof/>
        </w:rPr>
        <w:tab/>
        <w:t xml:space="preserve">Dierksen GA, Skehan ME, Khan MA, Jeng J, Nandigam RN, Becker JA, Kumar A, Neal KL, Betensky RA, Frosch MP, Rosand J, Johnson KA, Viswanathan A, Salat DH, Greenberg SM (2010) Spatial relation between microbleeds and amyloid deposits in amyloid angiopathy. </w:t>
      </w:r>
      <w:r w:rsidRPr="00F16803">
        <w:rPr>
          <w:i/>
          <w:noProof/>
        </w:rPr>
        <w:t>Ann Neurol</w:t>
      </w:r>
      <w:r w:rsidRPr="00F16803">
        <w:rPr>
          <w:noProof/>
        </w:rPr>
        <w:t xml:space="preserve"> </w:t>
      </w:r>
      <w:r w:rsidRPr="00F16803">
        <w:rPr>
          <w:b/>
          <w:noProof/>
        </w:rPr>
        <w:t>68</w:t>
      </w:r>
      <w:r w:rsidRPr="00F16803">
        <w:rPr>
          <w:noProof/>
        </w:rPr>
        <w:t>, 545-548.</w:t>
      </w:r>
    </w:p>
    <w:p w14:paraId="5E8175E5" w14:textId="77777777" w:rsidR="00F16803" w:rsidRPr="00F16803" w:rsidRDefault="00F16803" w:rsidP="00F16803">
      <w:pPr>
        <w:pStyle w:val="EndNoteBibliography"/>
        <w:ind w:left="720" w:hanging="720"/>
        <w:rPr>
          <w:noProof/>
        </w:rPr>
      </w:pPr>
      <w:r w:rsidRPr="00F16803">
        <w:rPr>
          <w:noProof/>
        </w:rPr>
        <w:t>[27]</w:t>
      </w:r>
      <w:r w:rsidRPr="00F16803">
        <w:rPr>
          <w:noProof/>
        </w:rPr>
        <w:tab/>
        <w:t xml:space="preserve">Yates PA, Sirisriro R, Villemagne VL, Farquharson S, Masters CL, Rowe CC (2011) Cerebral microhemorrhage and brain beta-amyloid in aging and Alzheimer disease. </w:t>
      </w:r>
      <w:r w:rsidRPr="00F16803">
        <w:rPr>
          <w:i/>
          <w:noProof/>
        </w:rPr>
        <w:t>Neurology</w:t>
      </w:r>
      <w:r w:rsidRPr="00F16803">
        <w:rPr>
          <w:noProof/>
        </w:rPr>
        <w:t xml:space="preserve"> </w:t>
      </w:r>
      <w:r w:rsidRPr="00F16803">
        <w:rPr>
          <w:b/>
          <w:noProof/>
        </w:rPr>
        <w:t>77</w:t>
      </w:r>
      <w:r w:rsidRPr="00F16803">
        <w:rPr>
          <w:noProof/>
        </w:rPr>
        <w:t>, 48-54.</w:t>
      </w:r>
    </w:p>
    <w:p w14:paraId="11094158" w14:textId="77777777" w:rsidR="00F16803" w:rsidRPr="00F16803" w:rsidRDefault="00F16803" w:rsidP="00F16803">
      <w:pPr>
        <w:pStyle w:val="EndNoteBibliography"/>
        <w:ind w:left="720" w:hanging="720"/>
        <w:rPr>
          <w:noProof/>
        </w:rPr>
      </w:pPr>
      <w:r w:rsidRPr="00F16803">
        <w:rPr>
          <w:noProof/>
        </w:rPr>
        <w:lastRenderedPageBreak/>
        <w:t>[28]</w:t>
      </w:r>
      <w:r w:rsidRPr="00F16803">
        <w:rPr>
          <w:noProof/>
        </w:rPr>
        <w:tab/>
        <w:t xml:space="preserve">Tsai HH, Tsai LK, Chen YF, Tang SC, Lee BC, Yen RF, Jeng JS (2017) Correlation of Cerebral Microbleed Distribution to Amyloid Burden in Patients with Primary Intracerebral Hemorrhage. </w:t>
      </w:r>
      <w:r w:rsidRPr="00F16803">
        <w:rPr>
          <w:i/>
          <w:noProof/>
        </w:rPr>
        <w:t>Sci Rep</w:t>
      </w:r>
      <w:r w:rsidRPr="00F16803">
        <w:rPr>
          <w:noProof/>
        </w:rPr>
        <w:t xml:space="preserve"> </w:t>
      </w:r>
      <w:r w:rsidRPr="00F16803">
        <w:rPr>
          <w:b/>
          <w:noProof/>
        </w:rPr>
        <w:t>7</w:t>
      </w:r>
      <w:r w:rsidRPr="00F16803">
        <w:rPr>
          <w:noProof/>
        </w:rPr>
        <w:t>, 44715.</w:t>
      </w:r>
    </w:p>
    <w:p w14:paraId="025B25DA" w14:textId="77777777" w:rsidR="00F16803" w:rsidRPr="00F16803" w:rsidRDefault="00F16803" w:rsidP="00F16803">
      <w:pPr>
        <w:pStyle w:val="EndNoteBibliography"/>
        <w:ind w:left="720" w:hanging="720"/>
        <w:rPr>
          <w:noProof/>
        </w:rPr>
      </w:pPr>
      <w:r w:rsidRPr="00F16803">
        <w:rPr>
          <w:noProof/>
        </w:rPr>
        <w:t>[29]</w:t>
      </w:r>
      <w:r w:rsidRPr="00F16803">
        <w:rPr>
          <w:noProof/>
        </w:rPr>
        <w:tab/>
        <w:t xml:space="preserve">Blomquist G, Engler H, Nordberg A, Ringheim A, Wall A, Forsberg A, Estrada S, Frandberg P, Antoni G, Langstrom B (2008) Unidirectional Influx and Net Accumulation of PIB. </w:t>
      </w:r>
      <w:r w:rsidRPr="00F16803">
        <w:rPr>
          <w:i/>
          <w:noProof/>
        </w:rPr>
        <w:t>Open Neuroimag J</w:t>
      </w:r>
      <w:r w:rsidRPr="00F16803">
        <w:rPr>
          <w:noProof/>
        </w:rPr>
        <w:t xml:space="preserve"> </w:t>
      </w:r>
      <w:r w:rsidRPr="00F16803">
        <w:rPr>
          <w:b/>
          <w:noProof/>
        </w:rPr>
        <w:t>2</w:t>
      </w:r>
      <w:r w:rsidRPr="00F16803">
        <w:rPr>
          <w:noProof/>
        </w:rPr>
        <w:t>, 114-125.</w:t>
      </w:r>
    </w:p>
    <w:p w14:paraId="68FF569A" w14:textId="77777777" w:rsidR="00F16803" w:rsidRPr="00F16803" w:rsidRDefault="00F16803" w:rsidP="00F16803">
      <w:pPr>
        <w:pStyle w:val="EndNoteBibliography"/>
        <w:ind w:left="720" w:hanging="720"/>
        <w:rPr>
          <w:noProof/>
        </w:rPr>
      </w:pPr>
      <w:r w:rsidRPr="00F16803">
        <w:rPr>
          <w:noProof/>
        </w:rPr>
        <w:t>[30]</w:t>
      </w:r>
      <w:r w:rsidRPr="00F16803">
        <w:rPr>
          <w:noProof/>
        </w:rPr>
        <w:tab/>
        <w:t xml:space="preserve">Forsberg A, Engler H, Blomquist G, Langstrom B, Nordberg A (2012) The use of PIB-PET as a dual pathological and functional biomarker in AD. </w:t>
      </w:r>
      <w:r w:rsidRPr="00F16803">
        <w:rPr>
          <w:i/>
          <w:noProof/>
        </w:rPr>
        <w:t>Biochim Biophys Acta</w:t>
      </w:r>
      <w:r w:rsidRPr="00F16803">
        <w:rPr>
          <w:noProof/>
        </w:rPr>
        <w:t xml:space="preserve"> </w:t>
      </w:r>
      <w:r w:rsidRPr="00F16803">
        <w:rPr>
          <w:b/>
          <w:noProof/>
        </w:rPr>
        <w:t>1822</w:t>
      </w:r>
      <w:r w:rsidRPr="00F16803">
        <w:rPr>
          <w:noProof/>
        </w:rPr>
        <w:t>, 380-385.</w:t>
      </w:r>
    </w:p>
    <w:p w14:paraId="67711622" w14:textId="77777777" w:rsidR="00F16803" w:rsidRPr="00F16803" w:rsidRDefault="00F16803" w:rsidP="00F16803">
      <w:pPr>
        <w:pStyle w:val="EndNoteBibliography"/>
        <w:ind w:left="720" w:hanging="720"/>
        <w:rPr>
          <w:noProof/>
        </w:rPr>
      </w:pPr>
      <w:r w:rsidRPr="00F16803">
        <w:rPr>
          <w:noProof/>
        </w:rPr>
        <w:t>[31]</w:t>
      </w:r>
      <w:r w:rsidRPr="00F16803">
        <w:rPr>
          <w:noProof/>
        </w:rPr>
        <w:tab/>
        <w:t xml:space="preserve">Chung YA, O JH, Kim JY, Kim KJ, Ahn KJ (2009) Hypoperfusion and ischemia in cerebral amyloid angiopathy documented by 99mTc-ECD brain perfusion SPECT. </w:t>
      </w:r>
      <w:r w:rsidRPr="00F16803">
        <w:rPr>
          <w:i/>
          <w:noProof/>
        </w:rPr>
        <w:t>J Nucl Med</w:t>
      </w:r>
      <w:r w:rsidRPr="00F16803">
        <w:rPr>
          <w:noProof/>
        </w:rPr>
        <w:t xml:space="preserve"> </w:t>
      </w:r>
      <w:r w:rsidRPr="00F16803">
        <w:rPr>
          <w:b/>
          <w:noProof/>
        </w:rPr>
        <w:t>50</w:t>
      </w:r>
      <w:r w:rsidRPr="00F16803">
        <w:rPr>
          <w:noProof/>
        </w:rPr>
        <w:t>, 1969-1974.</w:t>
      </w:r>
    </w:p>
    <w:p w14:paraId="060BA664" w14:textId="77777777" w:rsidR="00F16803" w:rsidRPr="00F16803" w:rsidRDefault="00F16803" w:rsidP="00F16803">
      <w:pPr>
        <w:pStyle w:val="EndNoteBibliography"/>
        <w:ind w:left="720" w:hanging="720"/>
        <w:rPr>
          <w:noProof/>
        </w:rPr>
      </w:pPr>
      <w:r w:rsidRPr="00F16803">
        <w:rPr>
          <w:noProof/>
        </w:rPr>
        <w:t>[32]</w:t>
      </w:r>
      <w:r w:rsidRPr="00F16803">
        <w:rPr>
          <w:noProof/>
        </w:rPr>
        <w:tab/>
        <w:t xml:space="preserve">Maier FC, Wehrl HF, Schmid AM, Mannheim JG, Wiehr S, Lerdkrai C, Calaminus C, Stahlschmidt A, Ye L, Burnet M, Stiller D, Sabri O, Reischl G, Staufenbiel M, Garaschuk O, Jucker M, Pichler BJ (2014) Longitudinal PET-MRI reveals beta-amyloid deposition and rCBF dynamics and connects vascular amyloidosis to quantitative loss of perfusion. </w:t>
      </w:r>
      <w:r w:rsidRPr="00F16803">
        <w:rPr>
          <w:i/>
          <w:noProof/>
        </w:rPr>
        <w:t>Nat Med</w:t>
      </w:r>
      <w:r w:rsidRPr="00F16803">
        <w:rPr>
          <w:noProof/>
        </w:rPr>
        <w:t xml:space="preserve"> </w:t>
      </w:r>
      <w:r w:rsidRPr="00F16803">
        <w:rPr>
          <w:b/>
          <w:noProof/>
        </w:rPr>
        <w:t>20</w:t>
      </w:r>
      <w:r w:rsidRPr="00F16803">
        <w:rPr>
          <w:noProof/>
        </w:rPr>
        <w:t>, 1485-1492.</w:t>
      </w:r>
    </w:p>
    <w:p w14:paraId="1081EABC" w14:textId="77777777" w:rsidR="00F16803" w:rsidRPr="00F16803" w:rsidRDefault="00F16803" w:rsidP="00F16803">
      <w:pPr>
        <w:pStyle w:val="EndNoteBibliography"/>
        <w:ind w:left="720" w:hanging="720"/>
        <w:rPr>
          <w:noProof/>
        </w:rPr>
      </w:pPr>
      <w:r w:rsidRPr="00F16803">
        <w:rPr>
          <w:noProof/>
        </w:rPr>
        <w:t>[33]</w:t>
      </w:r>
      <w:r w:rsidRPr="00F16803">
        <w:rPr>
          <w:noProof/>
        </w:rPr>
        <w:tab/>
        <w:t xml:space="preserve">Dai W, Lopez OL, Carmichael OT, Becker JT, Kuller LH, Gach HM (2009) Mild cognitive impairment and alzheimer disease: patterns of altered cerebral blood flow at MR imaging. </w:t>
      </w:r>
      <w:r w:rsidRPr="00F16803">
        <w:rPr>
          <w:i/>
          <w:noProof/>
        </w:rPr>
        <w:t>Radiology</w:t>
      </w:r>
      <w:r w:rsidRPr="00F16803">
        <w:rPr>
          <w:noProof/>
        </w:rPr>
        <w:t xml:space="preserve"> </w:t>
      </w:r>
      <w:r w:rsidRPr="00F16803">
        <w:rPr>
          <w:b/>
          <w:noProof/>
        </w:rPr>
        <w:t>250</w:t>
      </w:r>
      <w:r w:rsidRPr="00F16803">
        <w:rPr>
          <w:noProof/>
        </w:rPr>
        <w:t>, 856-866.</w:t>
      </w:r>
    </w:p>
    <w:p w14:paraId="676C1FD8" w14:textId="77777777" w:rsidR="00F16803" w:rsidRPr="00F16803" w:rsidRDefault="00F16803" w:rsidP="00F16803">
      <w:pPr>
        <w:pStyle w:val="EndNoteBibliography"/>
        <w:ind w:left="720" w:hanging="720"/>
        <w:rPr>
          <w:noProof/>
        </w:rPr>
      </w:pPr>
      <w:r w:rsidRPr="00F16803">
        <w:rPr>
          <w:noProof/>
        </w:rPr>
        <w:t>[34]</w:t>
      </w:r>
      <w:r w:rsidRPr="00F16803">
        <w:rPr>
          <w:noProof/>
        </w:rPr>
        <w:tab/>
        <w:t xml:space="preserve">Ding B, Ling HW, Zhang Y, Huang J, Zhang H, Wang T, Yan FH (2014) Pattern of cerebral hyperperfusion in Alzheimer's disease and amnestic mild cognitive impairment using voxel-based analysis of 3D arterial spin-labeling imaging: initial experience. </w:t>
      </w:r>
      <w:r w:rsidRPr="00F16803">
        <w:rPr>
          <w:i/>
          <w:noProof/>
        </w:rPr>
        <w:t>Clin Interv Aging</w:t>
      </w:r>
      <w:r w:rsidRPr="00F16803">
        <w:rPr>
          <w:noProof/>
        </w:rPr>
        <w:t xml:space="preserve"> </w:t>
      </w:r>
      <w:r w:rsidRPr="00F16803">
        <w:rPr>
          <w:b/>
          <w:noProof/>
        </w:rPr>
        <w:t>9</w:t>
      </w:r>
      <w:r w:rsidRPr="00F16803">
        <w:rPr>
          <w:noProof/>
        </w:rPr>
        <w:t>, 493-500.</w:t>
      </w:r>
    </w:p>
    <w:p w14:paraId="186A1EAA" w14:textId="77777777" w:rsidR="00F16803" w:rsidRPr="00F16803" w:rsidRDefault="00F16803" w:rsidP="00F16803">
      <w:pPr>
        <w:pStyle w:val="EndNoteBibliography"/>
        <w:ind w:left="720" w:hanging="720"/>
        <w:rPr>
          <w:noProof/>
        </w:rPr>
      </w:pPr>
      <w:r w:rsidRPr="00F16803">
        <w:rPr>
          <w:noProof/>
        </w:rPr>
        <w:lastRenderedPageBreak/>
        <w:t>[35]</w:t>
      </w:r>
      <w:r w:rsidRPr="00F16803">
        <w:rPr>
          <w:noProof/>
        </w:rPr>
        <w:tab/>
        <w:t xml:space="preserve">Bangen KJ, Restom K, Liu TT, Wierenga CE, Jak AJ, Salmon DP, Bondi MW (2012) Assessment of Alzheimer's disease risk with functional magnetic resonance imaging: an arterial spin labeling study. </w:t>
      </w:r>
      <w:r w:rsidRPr="00F16803">
        <w:rPr>
          <w:i/>
          <w:noProof/>
        </w:rPr>
        <w:t>J Alzheimers Dis</w:t>
      </w:r>
      <w:r w:rsidRPr="00F16803">
        <w:rPr>
          <w:noProof/>
        </w:rPr>
        <w:t xml:space="preserve"> </w:t>
      </w:r>
      <w:r w:rsidRPr="00F16803">
        <w:rPr>
          <w:b/>
          <w:noProof/>
        </w:rPr>
        <w:t>31 Suppl 3</w:t>
      </w:r>
      <w:r w:rsidRPr="00F16803">
        <w:rPr>
          <w:noProof/>
        </w:rPr>
        <w:t>, S59-74.</w:t>
      </w:r>
    </w:p>
    <w:p w14:paraId="61289E01" w14:textId="77777777" w:rsidR="00F16803" w:rsidRPr="00F16803" w:rsidRDefault="00F16803" w:rsidP="00F16803">
      <w:pPr>
        <w:pStyle w:val="EndNoteBibliography"/>
        <w:ind w:left="720" w:hanging="720"/>
        <w:rPr>
          <w:noProof/>
        </w:rPr>
      </w:pPr>
      <w:r w:rsidRPr="00F16803">
        <w:rPr>
          <w:noProof/>
        </w:rPr>
        <w:t>[36]</w:t>
      </w:r>
      <w:r w:rsidRPr="00F16803">
        <w:rPr>
          <w:noProof/>
        </w:rPr>
        <w:tab/>
        <w:t xml:space="preserve">Fleisher AS, Podraza KM, Bangen KJ, Taylor C, Sherzai A, Sidhar K, Liu TT, Dale AM, Buxton RB (2009) Cerebral perfusion and oxygenation differences in Alzheimer's disease risk. </w:t>
      </w:r>
      <w:r w:rsidRPr="00F16803">
        <w:rPr>
          <w:i/>
          <w:noProof/>
        </w:rPr>
        <w:t>Neurobiol Aging</w:t>
      </w:r>
      <w:r w:rsidRPr="00F16803">
        <w:rPr>
          <w:noProof/>
        </w:rPr>
        <w:t xml:space="preserve"> </w:t>
      </w:r>
      <w:r w:rsidRPr="00F16803">
        <w:rPr>
          <w:b/>
          <w:noProof/>
        </w:rPr>
        <w:t>30</w:t>
      </w:r>
      <w:r w:rsidRPr="00F16803">
        <w:rPr>
          <w:noProof/>
        </w:rPr>
        <w:t>, 1737-1748.</w:t>
      </w:r>
    </w:p>
    <w:p w14:paraId="732AA1BB" w14:textId="77777777" w:rsidR="00F16803" w:rsidRPr="00F16803" w:rsidRDefault="00F16803" w:rsidP="00F16803">
      <w:pPr>
        <w:pStyle w:val="EndNoteBibliography"/>
        <w:ind w:left="720" w:hanging="720"/>
        <w:rPr>
          <w:noProof/>
        </w:rPr>
      </w:pPr>
      <w:r w:rsidRPr="00F16803">
        <w:rPr>
          <w:noProof/>
        </w:rPr>
        <w:t>[37]</w:t>
      </w:r>
      <w:r w:rsidRPr="00F16803">
        <w:rPr>
          <w:noProof/>
        </w:rPr>
        <w:tab/>
        <w:t xml:space="preserve">Wierenga CE, Hays CC, Zlatar ZZ (2014) Cerebral blood flow measured by arterial spin labeling MRI as a preclinical marker of Alzheimer's disease. </w:t>
      </w:r>
      <w:r w:rsidRPr="00F16803">
        <w:rPr>
          <w:i/>
          <w:noProof/>
        </w:rPr>
        <w:t>J Alzheimers Dis</w:t>
      </w:r>
      <w:r w:rsidRPr="00F16803">
        <w:rPr>
          <w:noProof/>
        </w:rPr>
        <w:t xml:space="preserve"> </w:t>
      </w:r>
      <w:r w:rsidRPr="00F16803">
        <w:rPr>
          <w:b/>
          <w:noProof/>
        </w:rPr>
        <w:t>42 Suppl 4</w:t>
      </w:r>
      <w:r w:rsidRPr="00F16803">
        <w:rPr>
          <w:noProof/>
        </w:rPr>
        <w:t>, S411-419.</w:t>
      </w:r>
    </w:p>
    <w:p w14:paraId="76713733" w14:textId="77777777" w:rsidR="00F16803" w:rsidRPr="00F16803" w:rsidRDefault="00F16803" w:rsidP="00F16803">
      <w:pPr>
        <w:pStyle w:val="EndNoteBibliography"/>
        <w:ind w:left="720" w:hanging="720"/>
        <w:rPr>
          <w:noProof/>
        </w:rPr>
      </w:pPr>
      <w:r w:rsidRPr="00F16803">
        <w:rPr>
          <w:noProof/>
        </w:rPr>
        <w:t>[38]</w:t>
      </w:r>
      <w:r w:rsidRPr="00F16803">
        <w:rPr>
          <w:noProof/>
        </w:rPr>
        <w:tab/>
        <w:t xml:space="preserve">Ostergaard L, Aamand R, Gutierrez-Jimenez E, Ho YC, Blicher JU, Madsen SM, Nagenthiraja K, Dalby RB, Drasbek KR, Moller A, Braendgaard H, Mouridsen K, Jespersen SN, Jensen MS, West MJ (2013) The capillary dysfunction hypothesis of Alzheimer's disease. </w:t>
      </w:r>
      <w:r w:rsidRPr="00F16803">
        <w:rPr>
          <w:i/>
          <w:noProof/>
        </w:rPr>
        <w:t>Neurobiol Aging</w:t>
      </w:r>
      <w:r w:rsidRPr="00F16803">
        <w:rPr>
          <w:noProof/>
        </w:rPr>
        <w:t xml:space="preserve"> </w:t>
      </w:r>
      <w:r w:rsidRPr="00F16803">
        <w:rPr>
          <w:b/>
          <w:noProof/>
        </w:rPr>
        <w:t>34</w:t>
      </w:r>
      <w:r w:rsidRPr="00F16803">
        <w:rPr>
          <w:noProof/>
        </w:rPr>
        <w:t>, 1018-1031.</w:t>
      </w:r>
    </w:p>
    <w:p w14:paraId="63E9A22C" w14:textId="77777777" w:rsidR="00F16803" w:rsidRPr="00F16803" w:rsidRDefault="00F16803" w:rsidP="00F16803">
      <w:pPr>
        <w:pStyle w:val="EndNoteBibliography"/>
        <w:ind w:left="720" w:hanging="720"/>
        <w:rPr>
          <w:noProof/>
        </w:rPr>
      </w:pPr>
      <w:r w:rsidRPr="00F16803">
        <w:rPr>
          <w:noProof/>
        </w:rPr>
        <w:t>[39]</w:t>
      </w:r>
      <w:r w:rsidRPr="00F16803">
        <w:rPr>
          <w:noProof/>
        </w:rPr>
        <w:tab/>
        <w:t xml:space="preserve">Eskildsen SF, Gyldensted L, Nagenthiraja K, Nielsen RB, Hansen MB, Dalby RB, Frandsen J, Rodell A, Gyldensted C, Jespersen SN, Lund TE, Mouridsen K, Braendgaard H, Ostergaard L (2017) Increased cortical capillary transit time heterogeneity in Alzheimer's disease: a DSC-MRI perfusion study. </w:t>
      </w:r>
      <w:r w:rsidRPr="00F16803">
        <w:rPr>
          <w:i/>
          <w:noProof/>
        </w:rPr>
        <w:t>Neurobiol Aging</w:t>
      </w:r>
      <w:r w:rsidRPr="00F16803">
        <w:rPr>
          <w:noProof/>
        </w:rPr>
        <w:t xml:space="preserve"> </w:t>
      </w:r>
      <w:r w:rsidRPr="00F16803">
        <w:rPr>
          <w:b/>
          <w:noProof/>
        </w:rPr>
        <w:t>50</w:t>
      </w:r>
      <w:r w:rsidRPr="00F16803">
        <w:rPr>
          <w:noProof/>
        </w:rPr>
        <w:t>, 107-118.</w:t>
      </w:r>
    </w:p>
    <w:p w14:paraId="260EEDFF" w14:textId="77777777" w:rsidR="00F16803" w:rsidRPr="00F16803" w:rsidRDefault="00F16803" w:rsidP="00F16803">
      <w:pPr>
        <w:pStyle w:val="EndNoteBibliography"/>
        <w:ind w:left="720" w:hanging="720"/>
        <w:rPr>
          <w:noProof/>
        </w:rPr>
      </w:pPr>
      <w:r w:rsidRPr="00F16803">
        <w:rPr>
          <w:noProof/>
        </w:rPr>
        <w:t>[40]</w:t>
      </w:r>
      <w:r w:rsidRPr="00F16803">
        <w:rPr>
          <w:noProof/>
        </w:rPr>
        <w:tab/>
        <w:t xml:space="preserve">Kalaria RN (1997) Cerebrovascular degeneration is related to amyloid-beta protein deposition in Alzheimer's disease. </w:t>
      </w:r>
      <w:r w:rsidRPr="00F16803">
        <w:rPr>
          <w:i/>
          <w:noProof/>
        </w:rPr>
        <w:t>Ann N Y Acad Sci</w:t>
      </w:r>
      <w:r w:rsidRPr="00F16803">
        <w:rPr>
          <w:noProof/>
        </w:rPr>
        <w:t xml:space="preserve"> </w:t>
      </w:r>
      <w:r w:rsidRPr="00F16803">
        <w:rPr>
          <w:b/>
          <w:noProof/>
        </w:rPr>
        <w:t>826</w:t>
      </w:r>
      <w:r w:rsidRPr="00F16803">
        <w:rPr>
          <w:noProof/>
        </w:rPr>
        <w:t>, 263-271.</w:t>
      </w:r>
    </w:p>
    <w:p w14:paraId="4FCD69E0" w14:textId="77777777" w:rsidR="00F16803" w:rsidRPr="00F16803" w:rsidRDefault="00F16803" w:rsidP="00F16803">
      <w:pPr>
        <w:pStyle w:val="EndNoteBibliography"/>
        <w:ind w:left="720" w:hanging="720"/>
        <w:rPr>
          <w:noProof/>
        </w:rPr>
      </w:pPr>
      <w:r w:rsidRPr="00F16803">
        <w:rPr>
          <w:noProof/>
        </w:rPr>
        <w:t>[41]</w:t>
      </w:r>
      <w:r w:rsidRPr="00F16803">
        <w:rPr>
          <w:noProof/>
        </w:rPr>
        <w:tab/>
        <w:t>Samuraki M, Matsunari I, Yoshita M, Shima K, Noguchi-Shinohara M, Hamaguchi T, Ono K, Yamada M (2015) Cerebral Amyloid Angiopathy-</w:t>
      </w:r>
      <w:r w:rsidRPr="00F16803">
        <w:rPr>
          <w:noProof/>
        </w:rPr>
        <w:lastRenderedPageBreak/>
        <w:t xml:space="preserve">Related Microbleeds Correlate with Glucose Metabolism and Brain Volume in Alzheimer's Disease. </w:t>
      </w:r>
      <w:r w:rsidRPr="00F16803">
        <w:rPr>
          <w:i/>
          <w:noProof/>
        </w:rPr>
        <w:t>J Alzheimers Dis</w:t>
      </w:r>
      <w:r w:rsidRPr="00F16803">
        <w:rPr>
          <w:noProof/>
        </w:rPr>
        <w:t xml:space="preserve"> </w:t>
      </w:r>
      <w:r w:rsidRPr="00F16803">
        <w:rPr>
          <w:b/>
          <w:noProof/>
        </w:rPr>
        <w:t>48</w:t>
      </w:r>
      <w:r w:rsidRPr="00F16803">
        <w:rPr>
          <w:noProof/>
        </w:rPr>
        <w:t>, 517-528.</w:t>
      </w:r>
    </w:p>
    <w:p w14:paraId="6DBEF91C" w14:textId="77777777" w:rsidR="00F16803" w:rsidRPr="00F16803" w:rsidRDefault="00F16803" w:rsidP="00F16803">
      <w:pPr>
        <w:pStyle w:val="EndNoteBibliography"/>
        <w:ind w:left="720" w:hanging="720"/>
        <w:rPr>
          <w:noProof/>
        </w:rPr>
      </w:pPr>
      <w:r w:rsidRPr="00F16803">
        <w:rPr>
          <w:noProof/>
        </w:rPr>
        <w:t>[42]</w:t>
      </w:r>
      <w:r w:rsidRPr="00F16803">
        <w:rPr>
          <w:noProof/>
        </w:rPr>
        <w:tab/>
        <w:t xml:space="preserve">Merlini M, Meyer EP, Ulmann-Schuler A, Nitsch RM (2011) Vascular beta-amyloid and early astrocyte alterations impair cerebrovascular function and cerebral metabolism in transgenic arcAbeta mice. </w:t>
      </w:r>
      <w:r w:rsidRPr="00F16803">
        <w:rPr>
          <w:i/>
          <w:noProof/>
        </w:rPr>
        <w:t>Acta Neuropathol</w:t>
      </w:r>
      <w:r w:rsidRPr="00F16803">
        <w:rPr>
          <w:noProof/>
        </w:rPr>
        <w:t xml:space="preserve"> </w:t>
      </w:r>
      <w:r w:rsidRPr="00F16803">
        <w:rPr>
          <w:b/>
          <w:noProof/>
        </w:rPr>
        <w:t>122</w:t>
      </w:r>
      <w:r w:rsidRPr="00F16803">
        <w:rPr>
          <w:noProof/>
        </w:rPr>
        <w:t>, 293-311.</w:t>
      </w:r>
    </w:p>
    <w:p w14:paraId="6C9B6A7C" w14:textId="77777777" w:rsidR="00F16803" w:rsidRPr="00F16803" w:rsidRDefault="00F16803" w:rsidP="00F16803">
      <w:pPr>
        <w:pStyle w:val="EndNoteBibliography"/>
        <w:ind w:left="720" w:hanging="720"/>
        <w:rPr>
          <w:noProof/>
        </w:rPr>
      </w:pPr>
      <w:r w:rsidRPr="00F16803">
        <w:rPr>
          <w:noProof/>
        </w:rPr>
        <w:t>[43]</w:t>
      </w:r>
      <w:r w:rsidRPr="00F16803">
        <w:rPr>
          <w:noProof/>
        </w:rPr>
        <w:tab/>
        <w:t xml:space="preserve">Weller RO, Subash M, Preston SD, Mazanti I, Carare RO (2008) Perivascular drainage of amyloid-beta peptides from the brain and its failure in cerebral amyloid angiopathy and Alzheimer's disease. </w:t>
      </w:r>
      <w:r w:rsidRPr="00F16803">
        <w:rPr>
          <w:i/>
          <w:noProof/>
        </w:rPr>
        <w:t>Brain Pathol</w:t>
      </w:r>
      <w:r w:rsidRPr="00F16803">
        <w:rPr>
          <w:noProof/>
        </w:rPr>
        <w:t xml:space="preserve"> </w:t>
      </w:r>
      <w:r w:rsidRPr="00F16803">
        <w:rPr>
          <w:b/>
          <w:noProof/>
        </w:rPr>
        <w:t>18</w:t>
      </w:r>
      <w:r w:rsidRPr="00F16803">
        <w:rPr>
          <w:noProof/>
        </w:rPr>
        <w:t>, 253-266.</w:t>
      </w:r>
    </w:p>
    <w:p w14:paraId="0DD6F906" w14:textId="77777777" w:rsidR="00F16803" w:rsidRPr="00F16803" w:rsidRDefault="00F16803" w:rsidP="00F16803">
      <w:pPr>
        <w:pStyle w:val="EndNoteBibliography"/>
        <w:ind w:left="720" w:hanging="720"/>
        <w:rPr>
          <w:noProof/>
        </w:rPr>
      </w:pPr>
      <w:r w:rsidRPr="00F16803">
        <w:rPr>
          <w:noProof/>
        </w:rPr>
        <w:t>[44]</w:t>
      </w:r>
      <w:r w:rsidRPr="00F16803">
        <w:rPr>
          <w:noProof/>
        </w:rPr>
        <w:tab/>
        <w:t xml:space="preserve">Gurol ME, Viswanathan A, Gidicsin C, Hedden T, Martinez-Ramirez S, Dumas A, Vashkevich A, Ayres AM, Auriel E, van Etten E, Becker A, Carmasin J, Schwab K, Rosand J, Johnson KA, Greenberg SM (2013) Cerebral amyloid angiopathy burden associated with leukoaraiosis: a positron emission tomography/magnetic resonance imaging study. </w:t>
      </w:r>
      <w:r w:rsidRPr="00F16803">
        <w:rPr>
          <w:i/>
          <w:noProof/>
        </w:rPr>
        <w:t>Ann Neurol</w:t>
      </w:r>
      <w:r w:rsidRPr="00F16803">
        <w:rPr>
          <w:noProof/>
        </w:rPr>
        <w:t xml:space="preserve"> </w:t>
      </w:r>
      <w:r w:rsidRPr="00F16803">
        <w:rPr>
          <w:b/>
          <w:noProof/>
        </w:rPr>
        <w:t>73</w:t>
      </w:r>
      <w:r w:rsidRPr="00F16803">
        <w:rPr>
          <w:noProof/>
        </w:rPr>
        <w:t>, 529-536.</w:t>
      </w:r>
    </w:p>
    <w:p w14:paraId="104939A3" w14:textId="77777777" w:rsidR="00F16803" w:rsidRPr="00F16803" w:rsidRDefault="00F16803" w:rsidP="00F16803">
      <w:pPr>
        <w:pStyle w:val="EndNoteBibliography"/>
        <w:ind w:left="720" w:hanging="720"/>
        <w:rPr>
          <w:noProof/>
        </w:rPr>
      </w:pPr>
      <w:r w:rsidRPr="00F16803">
        <w:rPr>
          <w:noProof/>
        </w:rPr>
        <w:t>[45]</w:t>
      </w:r>
      <w:r w:rsidRPr="00F16803">
        <w:rPr>
          <w:noProof/>
        </w:rPr>
        <w:tab/>
        <w:t xml:space="preserve">Cohen AD, Price JC, Weissfeld LA, James J, Rosario BL, Bi W, Nebes RD, Saxton JA, Snitz BE, Aizenstein HA, Wolk DA, DeKosky ST, Mathis CA, Klunk WE (2009) Basal Cerebral Metabolism May Modulate the Cognitive Effects of Aβ in Mild Cognitive Impairment: An Example of Brain Reserve. </w:t>
      </w:r>
      <w:r w:rsidRPr="00F16803">
        <w:rPr>
          <w:i/>
          <w:noProof/>
        </w:rPr>
        <w:t>J Neurosci</w:t>
      </w:r>
      <w:r w:rsidRPr="00F16803">
        <w:rPr>
          <w:noProof/>
        </w:rPr>
        <w:t xml:space="preserve"> </w:t>
      </w:r>
      <w:r w:rsidRPr="00F16803">
        <w:rPr>
          <w:b/>
          <w:noProof/>
        </w:rPr>
        <w:t>29</w:t>
      </w:r>
      <w:r w:rsidRPr="00F16803">
        <w:rPr>
          <w:noProof/>
        </w:rPr>
        <w:t>, 14770.</w:t>
      </w:r>
    </w:p>
    <w:p w14:paraId="6B290304" w14:textId="77777777" w:rsidR="00F16803" w:rsidRPr="00F16803" w:rsidRDefault="00F16803" w:rsidP="00F16803">
      <w:pPr>
        <w:pStyle w:val="EndNoteBibliography"/>
        <w:ind w:left="720" w:hanging="720"/>
        <w:rPr>
          <w:noProof/>
        </w:rPr>
      </w:pPr>
      <w:r w:rsidRPr="00F16803">
        <w:rPr>
          <w:noProof/>
        </w:rPr>
        <w:t>[46]</w:t>
      </w:r>
      <w:r w:rsidRPr="00F16803">
        <w:rPr>
          <w:noProof/>
        </w:rPr>
        <w:tab/>
        <w:t xml:space="preserve">Fox PT, Raichle ME (1986) Focal physiological uncoupling of cerebral blood flow and oxidative metabolism during somatosensory stimulation in human subjects. </w:t>
      </w:r>
      <w:r w:rsidRPr="00F16803">
        <w:rPr>
          <w:i/>
          <w:noProof/>
        </w:rPr>
        <w:t>Proc Natl Acad Sci U S A</w:t>
      </w:r>
      <w:r w:rsidRPr="00F16803">
        <w:rPr>
          <w:noProof/>
        </w:rPr>
        <w:t xml:space="preserve"> </w:t>
      </w:r>
      <w:r w:rsidRPr="00F16803">
        <w:rPr>
          <w:b/>
          <w:noProof/>
        </w:rPr>
        <w:t>83</w:t>
      </w:r>
      <w:r w:rsidRPr="00F16803">
        <w:rPr>
          <w:noProof/>
        </w:rPr>
        <w:t>, 1140-1144.</w:t>
      </w:r>
    </w:p>
    <w:p w14:paraId="6AEF1173" w14:textId="77777777" w:rsidR="00F16803" w:rsidRPr="00F16803" w:rsidRDefault="00F16803" w:rsidP="00F16803">
      <w:pPr>
        <w:pStyle w:val="EndNoteBibliography"/>
        <w:ind w:left="720" w:hanging="720"/>
        <w:rPr>
          <w:noProof/>
        </w:rPr>
      </w:pPr>
      <w:r w:rsidRPr="00F16803">
        <w:rPr>
          <w:noProof/>
        </w:rPr>
        <w:lastRenderedPageBreak/>
        <w:t>[47]</w:t>
      </w:r>
      <w:r w:rsidRPr="00F16803">
        <w:rPr>
          <w:noProof/>
        </w:rPr>
        <w:tab/>
        <w:t xml:space="preserve">Alsop DC, Dai W, Grossman M, Detre JA (2010) Arterial spin labeling blood flow MRI: its role in the early characterization of Alzheimer's disease. </w:t>
      </w:r>
      <w:r w:rsidRPr="00F16803">
        <w:rPr>
          <w:i/>
          <w:noProof/>
        </w:rPr>
        <w:t>J Alzheimers Dis</w:t>
      </w:r>
      <w:r w:rsidRPr="00F16803">
        <w:rPr>
          <w:noProof/>
        </w:rPr>
        <w:t xml:space="preserve"> </w:t>
      </w:r>
      <w:r w:rsidRPr="00F16803">
        <w:rPr>
          <w:b/>
          <w:noProof/>
        </w:rPr>
        <w:t>20</w:t>
      </w:r>
      <w:r w:rsidRPr="00F16803">
        <w:rPr>
          <w:noProof/>
        </w:rPr>
        <w:t>, 871-880.</w:t>
      </w:r>
    </w:p>
    <w:p w14:paraId="34DAA8F3" w14:textId="17D89594" w:rsidR="007E1114" w:rsidRPr="007F212F" w:rsidRDefault="007E1114" w:rsidP="00105809">
      <w:pPr>
        <w:spacing w:line="480" w:lineRule="auto"/>
        <w:jc w:val="both"/>
        <w:rPr>
          <w:b/>
        </w:rPr>
      </w:pPr>
      <w:r>
        <w:rPr>
          <w:b/>
        </w:rPr>
        <w:fldChar w:fldCharType="end"/>
      </w:r>
    </w:p>
    <w:p w14:paraId="43903B68" w14:textId="77777777" w:rsidR="007E1114" w:rsidRDefault="007E1114" w:rsidP="00105809">
      <w:pPr>
        <w:spacing w:line="480" w:lineRule="auto"/>
        <w:jc w:val="both"/>
      </w:pPr>
    </w:p>
    <w:p w14:paraId="39B0C56E" w14:textId="77777777" w:rsidR="00A51CE2" w:rsidRDefault="00A51CE2"/>
    <w:p w14:paraId="16214BFD" w14:textId="77777777" w:rsidR="00663128" w:rsidRDefault="00663128"/>
    <w:p w14:paraId="166CF62A" w14:textId="77777777" w:rsidR="00663128" w:rsidRDefault="00663128"/>
    <w:p w14:paraId="6D2C6725" w14:textId="77777777" w:rsidR="00663128" w:rsidRDefault="00663128"/>
    <w:p w14:paraId="5B7DF7FE" w14:textId="77777777" w:rsidR="00663128" w:rsidRDefault="00663128"/>
    <w:p w14:paraId="0A9FA75D" w14:textId="77777777" w:rsidR="00663128" w:rsidRDefault="00663128"/>
    <w:p w14:paraId="29E45754" w14:textId="77777777" w:rsidR="00663128" w:rsidRDefault="00663128"/>
    <w:p w14:paraId="37F7025D" w14:textId="77777777" w:rsidR="00663128" w:rsidRDefault="00663128"/>
    <w:p w14:paraId="1A228341" w14:textId="77777777" w:rsidR="00663128" w:rsidRDefault="00663128"/>
    <w:p w14:paraId="39120372" w14:textId="77777777" w:rsidR="00663128" w:rsidRDefault="00663128"/>
    <w:p w14:paraId="031AF40D" w14:textId="77777777" w:rsidR="00663128" w:rsidRDefault="00663128"/>
    <w:p w14:paraId="3C113CB6" w14:textId="77777777" w:rsidR="00663128" w:rsidRDefault="00663128"/>
    <w:p w14:paraId="7C52EF7A" w14:textId="77777777" w:rsidR="00663128" w:rsidRDefault="00663128"/>
    <w:p w14:paraId="14BA189A" w14:textId="77777777" w:rsidR="00663128" w:rsidRDefault="00663128"/>
    <w:p w14:paraId="424E9A65" w14:textId="77777777" w:rsidR="00663128" w:rsidRDefault="00663128"/>
    <w:p w14:paraId="5C85F559" w14:textId="77777777" w:rsidR="00663128" w:rsidRDefault="00663128"/>
    <w:p w14:paraId="1A223D50" w14:textId="77777777" w:rsidR="00663128" w:rsidRDefault="00663128"/>
    <w:p w14:paraId="2E96E1B5" w14:textId="77777777" w:rsidR="00663128" w:rsidRDefault="00663128"/>
    <w:p w14:paraId="6D5DA6B5" w14:textId="77777777" w:rsidR="00663128" w:rsidRDefault="00663128"/>
    <w:p w14:paraId="3CD1524F" w14:textId="77777777" w:rsidR="00663128" w:rsidRDefault="00663128"/>
    <w:p w14:paraId="454F718C" w14:textId="77777777" w:rsidR="00663128" w:rsidRDefault="00663128"/>
    <w:p w14:paraId="13C3E154" w14:textId="77777777" w:rsidR="00663128" w:rsidRDefault="00663128"/>
    <w:p w14:paraId="5CA80258" w14:textId="77777777" w:rsidR="00663128" w:rsidRDefault="00663128"/>
    <w:p w14:paraId="346ED7F7" w14:textId="77777777" w:rsidR="00663128" w:rsidRDefault="00663128"/>
    <w:p w14:paraId="3DCF572F" w14:textId="77777777" w:rsidR="001F6364" w:rsidRDefault="001F6364">
      <w:pPr>
        <w:sectPr w:rsidR="001F6364" w:rsidSect="001C500F">
          <w:pgSz w:w="11900" w:h="16840"/>
          <w:pgMar w:top="1440" w:right="1800" w:bottom="1440" w:left="1800" w:header="708" w:footer="708" w:gutter="0"/>
          <w:cols w:space="708"/>
          <w:docGrid w:linePitch="360"/>
        </w:sectPr>
      </w:pPr>
    </w:p>
    <w:p w14:paraId="16E9A0F1" w14:textId="77777777" w:rsidR="00A51CE2" w:rsidRDefault="00A51CE2"/>
    <w:p w14:paraId="4DEFFC3B" w14:textId="1C6AF3DD" w:rsidR="00DB12D9" w:rsidRPr="00DB12D9" w:rsidRDefault="00DB12D9" w:rsidP="009442B4">
      <w:pPr>
        <w:outlineLvl w:val="0"/>
        <w:rPr>
          <w:b/>
          <w:sz w:val="28"/>
          <w:szCs w:val="28"/>
        </w:rPr>
      </w:pPr>
      <w:r>
        <w:rPr>
          <w:b/>
          <w:sz w:val="28"/>
          <w:szCs w:val="28"/>
        </w:rPr>
        <w:t>Tables:</w:t>
      </w:r>
    </w:p>
    <w:p w14:paraId="0AAC5122" w14:textId="77777777" w:rsidR="00DB12D9" w:rsidRDefault="00DB12D9"/>
    <w:p w14:paraId="0FB135D5" w14:textId="77777777" w:rsidR="00DB12D9" w:rsidRDefault="00DB12D9"/>
    <w:tbl>
      <w:tblPr>
        <w:tblStyle w:val="LightShading"/>
        <w:tblW w:w="7386" w:type="dxa"/>
        <w:tblLayout w:type="fixed"/>
        <w:tblLook w:val="04A0" w:firstRow="1" w:lastRow="0" w:firstColumn="1" w:lastColumn="0" w:noHBand="0" w:noVBand="1"/>
      </w:tblPr>
      <w:tblGrid>
        <w:gridCol w:w="3280"/>
        <w:gridCol w:w="1271"/>
        <w:gridCol w:w="1276"/>
        <w:gridCol w:w="1559"/>
      </w:tblGrid>
      <w:tr w:rsidR="00DB12D9" w:rsidRPr="002C3A56" w14:paraId="25D974B8" w14:textId="77777777" w:rsidTr="00DB12D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80" w:type="dxa"/>
            <w:hideMark/>
          </w:tcPr>
          <w:p w14:paraId="4CB43000" w14:textId="77777777" w:rsidR="00DB12D9" w:rsidRPr="002C3A56" w:rsidRDefault="00DB12D9" w:rsidP="00CA5298">
            <w:pPr>
              <w:spacing w:line="480" w:lineRule="auto"/>
              <w:rPr>
                <w:rFonts w:ascii="Cambria" w:eastAsia="Times New Roman" w:hAnsi="Cambria" w:cs="Times New Roman"/>
                <w:b w:val="0"/>
                <w:bCs w:val="0"/>
                <w:color w:val="000000"/>
                <w:lang w:val="en-GB"/>
              </w:rPr>
            </w:pPr>
            <w:r w:rsidRPr="002C3A56">
              <w:rPr>
                <w:rFonts w:ascii="Cambria" w:eastAsia="Times New Roman" w:hAnsi="Cambria" w:cs="Times New Roman"/>
                <w:color w:val="000000"/>
                <w:lang w:val="en-GB"/>
              </w:rPr>
              <w:t>Groups</w:t>
            </w:r>
          </w:p>
        </w:tc>
        <w:tc>
          <w:tcPr>
            <w:tcW w:w="1271" w:type="dxa"/>
            <w:hideMark/>
          </w:tcPr>
          <w:p w14:paraId="37A256F4" w14:textId="77777777" w:rsidR="00DB12D9" w:rsidRPr="002C3A56" w:rsidRDefault="00DB12D9" w:rsidP="00CA5298">
            <w:pPr>
              <w:spacing w:line="480" w:lineRule="auto"/>
              <w:cnfStyle w:val="100000000000" w:firstRow="1" w:lastRow="0" w:firstColumn="0" w:lastColumn="0" w:oddVBand="0" w:evenVBand="0" w:oddHBand="0" w:evenHBand="0" w:firstRowFirstColumn="0" w:firstRowLastColumn="0" w:lastRowFirstColumn="0" w:lastRowLastColumn="0"/>
              <w:rPr>
                <w:rFonts w:ascii="Cambria" w:eastAsia="Times New Roman" w:hAnsi="Cambria" w:cs="Times New Roman"/>
                <w:b w:val="0"/>
                <w:bCs w:val="0"/>
                <w:color w:val="000000"/>
                <w:lang w:val="en-GB"/>
              </w:rPr>
            </w:pPr>
            <w:r w:rsidRPr="002C3A56">
              <w:rPr>
                <w:rFonts w:ascii="Cambria" w:eastAsia="Times New Roman" w:hAnsi="Cambria" w:cs="Times New Roman"/>
                <w:color w:val="000000"/>
                <w:lang w:val="en-GB"/>
              </w:rPr>
              <w:t>HC</w:t>
            </w:r>
          </w:p>
        </w:tc>
        <w:tc>
          <w:tcPr>
            <w:tcW w:w="1276" w:type="dxa"/>
            <w:hideMark/>
          </w:tcPr>
          <w:p w14:paraId="69EEAF25" w14:textId="77777777" w:rsidR="00DB12D9" w:rsidRPr="002C3A56" w:rsidRDefault="00DB12D9" w:rsidP="00CA5298">
            <w:pPr>
              <w:spacing w:line="480" w:lineRule="auto"/>
              <w:cnfStyle w:val="100000000000" w:firstRow="1" w:lastRow="0" w:firstColumn="0" w:lastColumn="0" w:oddVBand="0" w:evenVBand="0" w:oddHBand="0" w:evenHBand="0" w:firstRowFirstColumn="0" w:firstRowLastColumn="0" w:lastRowFirstColumn="0" w:lastRowLastColumn="0"/>
              <w:rPr>
                <w:rFonts w:ascii="Cambria" w:eastAsia="Times New Roman" w:hAnsi="Cambria" w:cs="Times New Roman"/>
                <w:b w:val="0"/>
                <w:bCs w:val="0"/>
                <w:color w:val="000000"/>
                <w:lang w:val="en-GB"/>
              </w:rPr>
            </w:pPr>
            <w:r w:rsidRPr="002C3A56">
              <w:rPr>
                <w:rFonts w:ascii="Cambria" w:eastAsia="Times New Roman" w:hAnsi="Cambria" w:cs="Times New Roman"/>
                <w:color w:val="000000"/>
                <w:lang w:val="en-GB"/>
              </w:rPr>
              <w:t>MCI</w:t>
            </w:r>
          </w:p>
        </w:tc>
        <w:tc>
          <w:tcPr>
            <w:tcW w:w="1559" w:type="dxa"/>
            <w:hideMark/>
          </w:tcPr>
          <w:p w14:paraId="04C21CD9" w14:textId="77777777" w:rsidR="00DB12D9" w:rsidRPr="002C3A56" w:rsidRDefault="00DB12D9" w:rsidP="00CA5298">
            <w:pPr>
              <w:spacing w:line="480" w:lineRule="auto"/>
              <w:cnfStyle w:val="100000000000" w:firstRow="1" w:lastRow="0" w:firstColumn="0" w:lastColumn="0" w:oddVBand="0" w:evenVBand="0" w:oddHBand="0" w:evenHBand="0" w:firstRowFirstColumn="0" w:firstRowLastColumn="0" w:lastRowFirstColumn="0" w:lastRowLastColumn="0"/>
              <w:rPr>
                <w:rFonts w:ascii="Cambria" w:eastAsia="Times New Roman" w:hAnsi="Cambria" w:cs="Times New Roman"/>
                <w:b w:val="0"/>
                <w:bCs w:val="0"/>
                <w:color w:val="000000"/>
                <w:lang w:val="en-GB"/>
              </w:rPr>
            </w:pPr>
            <w:r w:rsidRPr="002C3A56">
              <w:rPr>
                <w:rFonts w:ascii="Cambria" w:eastAsia="Times New Roman" w:hAnsi="Cambria" w:cs="Times New Roman"/>
                <w:color w:val="000000"/>
                <w:lang w:val="en-GB"/>
              </w:rPr>
              <w:t>AD</w:t>
            </w:r>
          </w:p>
        </w:tc>
      </w:tr>
      <w:tr w:rsidR="00DB12D9" w:rsidRPr="002C3A56" w14:paraId="397512A7" w14:textId="77777777" w:rsidTr="00DB12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80" w:type="dxa"/>
            <w:hideMark/>
          </w:tcPr>
          <w:p w14:paraId="225F800D" w14:textId="77777777" w:rsidR="00DB12D9" w:rsidRPr="002C3A56" w:rsidRDefault="00DB12D9" w:rsidP="00CA5298">
            <w:pPr>
              <w:spacing w:line="480" w:lineRule="auto"/>
              <w:rPr>
                <w:rFonts w:ascii="Cambria" w:eastAsia="Times New Roman" w:hAnsi="Cambria" w:cs="Times New Roman"/>
                <w:b w:val="0"/>
                <w:bCs w:val="0"/>
                <w:color w:val="000000"/>
                <w:lang w:val="en-GB"/>
              </w:rPr>
            </w:pPr>
            <w:r w:rsidRPr="002C3A56">
              <w:rPr>
                <w:rFonts w:ascii="Cambria" w:eastAsia="Times New Roman" w:hAnsi="Cambria" w:cs="Times New Roman"/>
                <w:color w:val="000000"/>
                <w:lang w:val="en-GB"/>
              </w:rPr>
              <w:t>No (female)</w:t>
            </w:r>
          </w:p>
        </w:tc>
        <w:tc>
          <w:tcPr>
            <w:tcW w:w="1271" w:type="dxa"/>
            <w:hideMark/>
          </w:tcPr>
          <w:p w14:paraId="44C037F5" w14:textId="77777777" w:rsidR="00DB12D9" w:rsidRPr="002C3A56" w:rsidRDefault="00DB12D9" w:rsidP="00CA5298">
            <w:pPr>
              <w:spacing w:line="480" w:lineRule="auto"/>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lang w:val="en-GB"/>
              </w:rPr>
            </w:pPr>
            <w:r w:rsidRPr="002C3A56">
              <w:rPr>
                <w:rFonts w:ascii="Cambria" w:eastAsia="Times New Roman" w:hAnsi="Cambria" w:cs="Times New Roman"/>
                <w:color w:val="000000"/>
                <w:lang w:val="en-GB"/>
              </w:rPr>
              <w:t>8(6)</w:t>
            </w:r>
          </w:p>
        </w:tc>
        <w:tc>
          <w:tcPr>
            <w:tcW w:w="1276" w:type="dxa"/>
            <w:hideMark/>
          </w:tcPr>
          <w:p w14:paraId="1D2F858D" w14:textId="77777777" w:rsidR="00DB12D9" w:rsidRPr="002C3A56" w:rsidRDefault="00DB12D9" w:rsidP="00CA5298">
            <w:pPr>
              <w:spacing w:line="480" w:lineRule="auto"/>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lang w:val="en-GB"/>
              </w:rPr>
            </w:pPr>
            <w:r w:rsidRPr="002C3A56">
              <w:rPr>
                <w:rFonts w:ascii="Cambria" w:eastAsia="Times New Roman" w:hAnsi="Cambria" w:cs="Times New Roman"/>
                <w:color w:val="000000"/>
                <w:lang w:val="en-GB"/>
              </w:rPr>
              <w:t>10(2)</w:t>
            </w:r>
          </w:p>
        </w:tc>
        <w:tc>
          <w:tcPr>
            <w:tcW w:w="1559" w:type="dxa"/>
            <w:hideMark/>
          </w:tcPr>
          <w:p w14:paraId="43233A01" w14:textId="77777777" w:rsidR="00DB12D9" w:rsidRPr="002C3A56" w:rsidRDefault="00DB12D9" w:rsidP="00CA5298">
            <w:pPr>
              <w:spacing w:line="480" w:lineRule="auto"/>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lang w:val="en-GB"/>
              </w:rPr>
            </w:pPr>
            <w:r w:rsidRPr="002C3A56">
              <w:rPr>
                <w:rFonts w:ascii="Cambria" w:eastAsia="Times New Roman" w:hAnsi="Cambria" w:cs="Times New Roman"/>
                <w:color w:val="000000"/>
                <w:lang w:val="en-GB"/>
              </w:rPr>
              <w:t>11(2)</w:t>
            </w:r>
          </w:p>
        </w:tc>
      </w:tr>
      <w:tr w:rsidR="00DB12D9" w:rsidRPr="002C3A56" w14:paraId="4DD990A9" w14:textId="77777777" w:rsidTr="00DB12D9">
        <w:trPr>
          <w:trHeight w:val="520"/>
        </w:trPr>
        <w:tc>
          <w:tcPr>
            <w:cnfStyle w:val="001000000000" w:firstRow="0" w:lastRow="0" w:firstColumn="1" w:lastColumn="0" w:oddVBand="0" w:evenVBand="0" w:oddHBand="0" w:evenHBand="0" w:firstRowFirstColumn="0" w:firstRowLastColumn="0" w:lastRowFirstColumn="0" w:lastRowLastColumn="0"/>
            <w:tcW w:w="3280" w:type="dxa"/>
            <w:hideMark/>
          </w:tcPr>
          <w:p w14:paraId="5B5965C9" w14:textId="77777777" w:rsidR="00DB12D9" w:rsidRPr="002C3A56" w:rsidRDefault="00DB12D9" w:rsidP="00CA5298">
            <w:pPr>
              <w:spacing w:line="480" w:lineRule="auto"/>
              <w:rPr>
                <w:rFonts w:ascii="Cambria" w:eastAsia="Times New Roman" w:hAnsi="Cambria" w:cs="Times New Roman"/>
                <w:b w:val="0"/>
                <w:bCs w:val="0"/>
                <w:color w:val="000000"/>
                <w:lang w:val="en-GB"/>
              </w:rPr>
            </w:pPr>
            <w:r w:rsidRPr="002C3A56">
              <w:rPr>
                <w:rFonts w:ascii="Cambria" w:eastAsia="Times New Roman" w:hAnsi="Cambria" w:cs="Times New Roman"/>
                <w:color w:val="000000"/>
                <w:lang w:val="en-GB"/>
              </w:rPr>
              <w:t xml:space="preserve">Age </w:t>
            </w:r>
            <w:r w:rsidRPr="002C3A56">
              <w:rPr>
                <w:rFonts w:ascii="Cambria" w:eastAsia="Times New Roman" w:hAnsi="Cambria" w:cs="Times New Roman"/>
                <w:color w:val="000000"/>
                <w:u w:val="single"/>
                <w:lang w:val="en-GB"/>
              </w:rPr>
              <w:t>+</w:t>
            </w:r>
            <w:r w:rsidRPr="002C3A56">
              <w:rPr>
                <w:rFonts w:ascii="Cambria" w:eastAsia="Times New Roman" w:hAnsi="Cambria" w:cs="Times New Roman"/>
                <w:color w:val="000000"/>
                <w:lang w:val="en-GB"/>
              </w:rPr>
              <w:t xml:space="preserve"> SD</w:t>
            </w:r>
          </w:p>
        </w:tc>
        <w:tc>
          <w:tcPr>
            <w:tcW w:w="1271" w:type="dxa"/>
            <w:hideMark/>
          </w:tcPr>
          <w:p w14:paraId="0FA2B70D" w14:textId="77777777" w:rsidR="00DB12D9" w:rsidRPr="002C3A56" w:rsidRDefault="00DB12D9" w:rsidP="00CA5298">
            <w:pPr>
              <w:spacing w:line="480" w:lineRule="auto"/>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sz w:val="22"/>
                <w:szCs w:val="22"/>
                <w:lang w:val="en-GB"/>
              </w:rPr>
            </w:pPr>
            <w:r>
              <w:rPr>
                <w:rFonts w:ascii="Cambria" w:eastAsia="Times New Roman" w:hAnsi="Cambria" w:cs="Times New Roman"/>
                <w:color w:val="000000"/>
                <w:sz w:val="22"/>
                <w:szCs w:val="22"/>
                <w:lang w:val="en-GB"/>
              </w:rPr>
              <w:t>74.1</w:t>
            </w:r>
            <w:r w:rsidRPr="002C3A56">
              <w:rPr>
                <w:rFonts w:ascii="Cambria" w:eastAsia="Times New Roman" w:hAnsi="Cambria" w:cs="Times New Roman"/>
                <w:color w:val="000000"/>
                <w:sz w:val="22"/>
                <w:szCs w:val="22"/>
                <w:lang w:val="en-GB"/>
              </w:rPr>
              <w:t xml:space="preserve"> </w:t>
            </w:r>
            <w:r w:rsidRPr="002C3A56">
              <w:rPr>
                <w:rFonts w:ascii="Cambria" w:eastAsia="Times New Roman" w:hAnsi="Cambria" w:cs="Times New Roman"/>
                <w:color w:val="000000"/>
                <w:sz w:val="22"/>
                <w:szCs w:val="22"/>
                <w:u w:val="single"/>
                <w:lang w:val="en-GB"/>
              </w:rPr>
              <w:t>+</w:t>
            </w:r>
            <w:r w:rsidRPr="002C3A56">
              <w:rPr>
                <w:rFonts w:ascii="Cambria" w:eastAsia="Times New Roman" w:hAnsi="Cambria" w:cs="Times New Roman"/>
                <w:color w:val="000000"/>
                <w:sz w:val="22"/>
                <w:szCs w:val="22"/>
                <w:lang w:val="en-GB"/>
              </w:rPr>
              <w:t xml:space="preserve"> 5.3</w:t>
            </w:r>
          </w:p>
        </w:tc>
        <w:tc>
          <w:tcPr>
            <w:tcW w:w="1276" w:type="dxa"/>
            <w:hideMark/>
          </w:tcPr>
          <w:p w14:paraId="705517D4" w14:textId="77777777" w:rsidR="00DB12D9" w:rsidRPr="002C3A56" w:rsidRDefault="00DB12D9" w:rsidP="00CA5298">
            <w:pPr>
              <w:spacing w:line="480" w:lineRule="auto"/>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sz w:val="22"/>
                <w:szCs w:val="22"/>
                <w:lang w:val="en-GB"/>
              </w:rPr>
            </w:pPr>
            <w:r w:rsidRPr="002C3A56">
              <w:rPr>
                <w:rFonts w:ascii="Cambria" w:eastAsia="Times New Roman" w:hAnsi="Cambria" w:cs="Times New Roman"/>
                <w:color w:val="000000"/>
                <w:sz w:val="22"/>
                <w:szCs w:val="22"/>
                <w:lang w:val="en-GB"/>
              </w:rPr>
              <w:t xml:space="preserve">73.5 </w:t>
            </w:r>
            <w:r w:rsidRPr="002C3A56">
              <w:rPr>
                <w:rFonts w:ascii="Cambria" w:eastAsia="Times New Roman" w:hAnsi="Cambria" w:cs="Times New Roman"/>
                <w:color w:val="000000"/>
                <w:sz w:val="22"/>
                <w:szCs w:val="22"/>
                <w:u w:val="single"/>
                <w:lang w:val="en-GB"/>
              </w:rPr>
              <w:t>+</w:t>
            </w:r>
            <w:r w:rsidRPr="002C3A56">
              <w:rPr>
                <w:rFonts w:ascii="Cambria" w:eastAsia="Times New Roman" w:hAnsi="Cambria" w:cs="Times New Roman"/>
                <w:color w:val="000000"/>
                <w:sz w:val="22"/>
                <w:szCs w:val="22"/>
                <w:lang w:val="en-GB"/>
              </w:rPr>
              <w:t xml:space="preserve"> 7.6</w:t>
            </w:r>
          </w:p>
        </w:tc>
        <w:tc>
          <w:tcPr>
            <w:tcW w:w="1559" w:type="dxa"/>
            <w:hideMark/>
          </w:tcPr>
          <w:p w14:paraId="0B80235E" w14:textId="77777777" w:rsidR="00DB12D9" w:rsidRPr="002C3A56" w:rsidRDefault="00DB12D9" w:rsidP="00CA5298">
            <w:pPr>
              <w:spacing w:line="480" w:lineRule="auto"/>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sz w:val="22"/>
                <w:szCs w:val="22"/>
                <w:lang w:val="en-GB"/>
              </w:rPr>
            </w:pPr>
            <w:r>
              <w:rPr>
                <w:rFonts w:ascii="Cambria" w:eastAsia="Times New Roman" w:hAnsi="Cambria" w:cs="Times New Roman"/>
                <w:color w:val="000000"/>
                <w:sz w:val="22"/>
                <w:szCs w:val="22"/>
                <w:lang w:val="en-GB"/>
              </w:rPr>
              <w:t>76.6</w:t>
            </w:r>
            <w:r w:rsidRPr="002C3A56">
              <w:rPr>
                <w:rFonts w:ascii="Cambria" w:eastAsia="Times New Roman" w:hAnsi="Cambria" w:cs="Times New Roman"/>
                <w:color w:val="000000"/>
                <w:sz w:val="22"/>
                <w:szCs w:val="22"/>
                <w:lang w:val="en-GB"/>
              </w:rPr>
              <w:t xml:space="preserve"> </w:t>
            </w:r>
            <w:r w:rsidRPr="002C3A56">
              <w:rPr>
                <w:rFonts w:ascii="Cambria" w:eastAsia="Times New Roman" w:hAnsi="Cambria" w:cs="Times New Roman"/>
                <w:color w:val="000000"/>
                <w:sz w:val="22"/>
                <w:szCs w:val="22"/>
                <w:u w:val="single"/>
                <w:lang w:val="en-GB"/>
              </w:rPr>
              <w:t>+</w:t>
            </w:r>
            <w:r w:rsidRPr="002C3A56">
              <w:rPr>
                <w:rFonts w:ascii="Cambria" w:eastAsia="Times New Roman" w:hAnsi="Cambria" w:cs="Times New Roman"/>
                <w:color w:val="000000"/>
                <w:sz w:val="22"/>
                <w:szCs w:val="22"/>
                <w:lang w:val="en-GB"/>
              </w:rPr>
              <w:t xml:space="preserve"> 8.8</w:t>
            </w:r>
          </w:p>
        </w:tc>
      </w:tr>
      <w:tr w:rsidR="00DB12D9" w:rsidRPr="002C3A56" w14:paraId="3C69771C" w14:textId="77777777" w:rsidTr="00DB12D9">
        <w:trPr>
          <w:cnfStyle w:val="000000100000" w:firstRow="0" w:lastRow="0" w:firstColumn="0" w:lastColumn="0" w:oddVBand="0" w:evenVBand="0" w:oddHBand="1" w:evenHBand="0"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3280" w:type="dxa"/>
            <w:hideMark/>
          </w:tcPr>
          <w:p w14:paraId="2E8F701F" w14:textId="77777777" w:rsidR="00DB12D9" w:rsidRPr="002C3A56" w:rsidRDefault="00DB12D9" w:rsidP="00CA5298">
            <w:pPr>
              <w:spacing w:line="480" w:lineRule="auto"/>
              <w:rPr>
                <w:rFonts w:ascii="Cambria" w:eastAsia="Times New Roman" w:hAnsi="Cambria" w:cs="Times New Roman"/>
                <w:b w:val="0"/>
                <w:bCs w:val="0"/>
                <w:color w:val="000000"/>
                <w:lang w:val="en-GB"/>
              </w:rPr>
            </w:pPr>
            <w:r w:rsidRPr="002C3A56">
              <w:rPr>
                <w:rFonts w:ascii="Cambria" w:eastAsia="Times New Roman" w:hAnsi="Cambria" w:cs="Times New Roman"/>
                <w:color w:val="000000"/>
                <w:lang w:val="en-GB"/>
              </w:rPr>
              <w:t xml:space="preserve">Education ± SD </w:t>
            </w:r>
          </w:p>
        </w:tc>
        <w:tc>
          <w:tcPr>
            <w:tcW w:w="1271" w:type="dxa"/>
            <w:hideMark/>
          </w:tcPr>
          <w:p w14:paraId="4FCD2F1A" w14:textId="77777777" w:rsidR="00DB12D9" w:rsidRPr="002C3A56" w:rsidRDefault="00DB12D9" w:rsidP="00CA5298">
            <w:pPr>
              <w:spacing w:line="480" w:lineRule="auto"/>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sz w:val="22"/>
                <w:szCs w:val="22"/>
                <w:lang w:val="en-GB"/>
              </w:rPr>
            </w:pPr>
            <w:r w:rsidRPr="002C3A56">
              <w:rPr>
                <w:rFonts w:ascii="Cambria" w:eastAsia="Times New Roman" w:hAnsi="Cambria" w:cs="Times New Roman"/>
                <w:color w:val="000000"/>
                <w:sz w:val="22"/>
                <w:szCs w:val="22"/>
                <w:lang w:val="en-GB"/>
              </w:rPr>
              <w:t>17 ± 3.2</w:t>
            </w:r>
          </w:p>
        </w:tc>
        <w:tc>
          <w:tcPr>
            <w:tcW w:w="1276" w:type="dxa"/>
            <w:hideMark/>
          </w:tcPr>
          <w:p w14:paraId="0D94CA1F" w14:textId="77777777" w:rsidR="00DB12D9" w:rsidRPr="002C3A56" w:rsidRDefault="00DB12D9" w:rsidP="00CA5298">
            <w:pPr>
              <w:spacing w:line="480" w:lineRule="auto"/>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sz w:val="22"/>
                <w:szCs w:val="22"/>
                <w:lang w:val="en-GB"/>
              </w:rPr>
            </w:pPr>
            <w:r>
              <w:rPr>
                <w:rFonts w:ascii="Cambria" w:eastAsia="Times New Roman" w:hAnsi="Cambria" w:cs="Times New Roman"/>
                <w:color w:val="000000"/>
                <w:sz w:val="22"/>
                <w:szCs w:val="22"/>
                <w:lang w:val="en-GB"/>
              </w:rPr>
              <w:t>16.8</w:t>
            </w:r>
            <w:r w:rsidRPr="002C3A56">
              <w:rPr>
                <w:rFonts w:ascii="Cambria" w:eastAsia="Times New Roman" w:hAnsi="Cambria" w:cs="Times New Roman"/>
                <w:color w:val="000000"/>
                <w:sz w:val="22"/>
                <w:szCs w:val="22"/>
                <w:lang w:val="en-GB"/>
              </w:rPr>
              <w:t xml:space="preserve"> ± 8.2</w:t>
            </w:r>
          </w:p>
        </w:tc>
        <w:tc>
          <w:tcPr>
            <w:tcW w:w="1559" w:type="dxa"/>
            <w:hideMark/>
          </w:tcPr>
          <w:p w14:paraId="201ABA4A" w14:textId="77777777" w:rsidR="00DB12D9" w:rsidRPr="002C3A56" w:rsidRDefault="00DB12D9" w:rsidP="00CA5298">
            <w:pPr>
              <w:spacing w:line="480" w:lineRule="auto"/>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sz w:val="22"/>
                <w:szCs w:val="22"/>
                <w:lang w:val="en-GB"/>
              </w:rPr>
            </w:pPr>
            <w:r>
              <w:rPr>
                <w:rFonts w:ascii="Cambria" w:eastAsia="Times New Roman" w:hAnsi="Cambria" w:cs="Times New Roman"/>
                <w:color w:val="000000"/>
                <w:sz w:val="22"/>
                <w:szCs w:val="22"/>
                <w:lang w:val="en-GB"/>
              </w:rPr>
              <w:t>15.3 ± 5.5</w:t>
            </w:r>
          </w:p>
        </w:tc>
      </w:tr>
      <w:tr w:rsidR="00DB12D9" w:rsidRPr="002C3A56" w14:paraId="43DD53C7" w14:textId="77777777" w:rsidTr="00DB12D9">
        <w:trPr>
          <w:trHeight w:val="520"/>
        </w:trPr>
        <w:tc>
          <w:tcPr>
            <w:cnfStyle w:val="001000000000" w:firstRow="0" w:lastRow="0" w:firstColumn="1" w:lastColumn="0" w:oddVBand="0" w:evenVBand="0" w:oddHBand="0" w:evenHBand="0" w:firstRowFirstColumn="0" w:firstRowLastColumn="0" w:lastRowFirstColumn="0" w:lastRowLastColumn="0"/>
            <w:tcW w:w="3280" w:type="dxa"/>
            <w:hideMark/>
          </w:tcPr>
          <w:p w14:paraId="350B38ED" w14:textId="77777777" w:rsidR="00DB12D9" w:rsidRPr="002C3A56" w:rsidRDefault="00DB12D9" w:rsidP="00CA5298">
            <w:pPr>
              <w:spacing w:line="480" w:lineRule="auto"/>
              <w:rPr>
                <w:rFonts w:ascii="Cambria" w:eastAsia="Times New Roman" w:hAnsi="Cambria" w:cs="Times New Roman"/>
                <w:b w:val="0"/>
                <w:bCs w:val="0"/>
                <w:color w:val="000000"/>
                <w:lang w:val="en-GB"/>
              </w:rPr>
            </w:pPr>
            <w:r w:rsidRPr="002C3A56">
              <w:rPr>
                <w:rFonts w:ascii="Cambria" w:eastAsia="Times New Roman" w:hAnsi="Cambria" w:cs="Times New Roman"/>
                <w:color w:val="000000"/>
                <w:lang w:val="en-GB"/>
              </w:rPr>
              <w:t>MMSE ± SD</w:t>
            </w:r>
          </w:p>
        </w:tc>
        <w:tc>
          <w:tcPr>
            <w:tcW w:w="1271" w:type="dxa"/>
            <w:hideMark/>
          </w:tcPr>
          <w:p w14:paraId="0A93A814" w14:textId="77777777" w:rsidR="00DB12D9" w:rsidRPr="002C3A56" w:rsidRDefault="00DB12D9" w:rsidP="00CA5298">
            <w:pPr>
              <w:spacing w:line="480" w:lineRule="auto"/>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sz w:val="22"/>
                <w:szCs w:val="22"/>
                <w:lang w:val="en-GB"/>
              </w:rPr>
            </w:pPr>
            <w:r>
              <w:rPr>
                <w:rFonts w:ascii="Cambria" w:eastAsia="Times New Roman" w:hAnsi="Cambria" w:cs="Times New Roman"/>
                <w:color w:val="000000"/>
                <w:sz w:val="22"/>
                <w:szCs w:val="22"/>
                <w:lang w:val="en-GB"/>
              </w:rPr>
              <w:t>29.2</w:t>
            </w:r>
            <w:r w:rsidRPr="002C3A56">
              <w:rPr>
                <w:rFonts w:ascii="Cambria" w:eastAsia="Times New Roman" w:hAnsi="Cambria" w:cs="Times New Roman"/>
                <w:color w:val="000000"/>
                <w:sz w:val="22"/>
                <w:szCs w:val="22"/>
                <w:lang w:val="en-GB"/>
              </w:rPr>
              <w:t xml:space="preserve"> ± 1.1</w:t>
            </w:r>
          </w:p>
        </w:tc>
        <w:tc>
          <w:tcPr>
            <w:tcW w:w="1276" w:type="dxa"/>
            <w:hideMark/>
          </w:tcPr>
          <w:p w14:paraId="5DA3C1C8" w14:textId="77777777" w:rsidR="00DB12D9" w:rsidRPr="002C3A56" w:rsidRDefault="00DB12D9" w:rsidP="00CA5298">
            <w:pPr>
              <w:spacing w:line="480" w:lineRule="auto"/>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sz w:val="22"/>
                <w:szCs w:val="22"/>
                <w:lang w:val="en-GB"/>
              </w:rPr>
            </w:pPr>
            <w:r w:rsidRPr="002C3A56">
              <w:rPr>
                <w:rFonts w:ascii="Cambria" w:eastAsia="Times New Roman" w:hAnsi="Cambria" w:cs="Times New Roman"/>
                <w:color w:val="000000"/>
                <w:sz w:val="22"/>
                <w:szCs w:val="22"/>
                <w:lang w:val="en-GB"/>
              </w:rPr>
              <w:t>27.4 ± 1.4</w:t>
            </w:r>
          </w:p>
        </w:tc>
        <w:tc>
          <w:tcPr>
            <w:tcW w:w="1559" w:type="dxa"/>
            <w:hideMark/>
          </w:tcPr>
          <w:p w14:paraId="6E4E1089" w14:textId="77777777" w:rsidR="00DB12D9" w:rsidRPr="002C3A56" w:rsidRDefault="00DB12D9" w:rsidP="00CA5298">
            <w:pPr>
              <w:spacing w:line="480" w:lineRule="auto"/>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sz w:val="22"/>
                <w:szCs w:val="22"/>
                <w:vertAlign w:val="superscript"/>
                <w:lang w:val="en-GB"/>
              </w:rPr>
            </w:pPr>
            <w:r>
              <w:rPr>
                <w:rFonts w:ascii="Cambria" w:eastAsia="Times New Roman" w:hAnsi="Cambria" w:cs="Times New Roman"/>
                <w:color w:val="000000"/>
                <w:sz w:val="22"/>
                <w:szCs w:val="22"/>
                <w:lang w:val="en-GB"/>
              </w:rPr>
              <w:t>22.6</w:t>
            </w:r>
            <w:r w:rsidRPr="002C3A56">
              <w:rPr>
                <w:rFonts w:ascii="Cambria" w:eastAsia="Times New Roman" w:hAnsi="Cambria" w:cs="Times New Roman"/>
                <w:color w:val="000000"/>
                <w:sz w:val="22"/>
                <w:szCs w:val="22"/>
                <w:lang w:val="en-GB"/>
              </w:rPr>
              <w:t xml:space="preserve"> ± 3.5</w:t>
            </w:r>
            <w:r>
              <w:rPr>
                <w:rFonts w:ascii="Cambria" w:eastAsia="Times New Roman" w:hAnsi="Cambria" w:cs="Times New Roman"/>
                <w:color w:val="000000"/>
                <w:sz w:val="22"/>
                <w:szCs w:val="22"/>
                <w:vertAlign w:val="superscript"/>
                <w:lang w:val="en-GB"/>
              </w:rPr>
              <w:t xml:space="preserve">*,  </w:t>
            </w:r>
            <w:r w:rsidRPr="008439F1">
              <w:rPr>
                <w:rFonts w:ascii="Mzyufysqmglalgttoelnwcnknxf" w:hAnsi="Mzyufysqmglalgttoelnwcnknxf" w:cs="Mzyufysqmglalgttoelnwcnknxf"/>
                <w:color w:val="3F3F3F"/>
                <w:vertAlign w:val="superscript"/>
              </w:rPr>
              <w:t>†</w:t>
            </w:r>
          </w:p>
        </w:tc>
      </w:tr>
      <w:tr w:rsidR="00DB12D9" w:rsidRPr="002C3A56" w14:paraId="72617721" w14:textId="77777777" w:rsidTr="00DB12D9">
        <w:trPr>
          <w:cnfStyle w:val="000000100000" w:firstRow="0" w:lastRow="0" w:firstColumn="0" w:lastColumn="0" w:oddVBand="0" w:evenVBand="0" w:oddHBand="1" w:evenHBand="0"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3280" w:type="dxa"/>
            <w:hideMark/>
          </w:tcPr>
          <w:p w14:paraId="1CE3C473" w14:textId="77777777" w:rsidR="00DB12D9" w:rsidRPr="002C3A56" w:rsidRDefault="00DB12D9" w:rsidP="00CA5298">
            <w:pPr>
              <w:spacing w:line="480" w:lineRule="auto"/>
              <w:rPr>
                <w:rFonts w:ascii="Cambria" w:eastAsia="Times New Roman" w:hAnsi="Cambria" w:cs="Times New Roman"/>
                <w:b w:val="0"/>
                <w:bCs w:val="0"/>
                <w:color w:val="000000"/>
                <w:lang w:val="en-GB"/>
              </w:rPr>
            </w:pPr>
            <w:r w:rsidRPr="002C3A56">
              <w:rPr>
                <w:rFonts w:ascii="Cambria" w:eastAsia="Times New Roman" w:hAnsi="Cambria" w:cs="Times New Roman"/>
                <w:color w:val="000000"/>
                <w:lang w:val="en-GB"/>
              </w:rPr>
              <w:t>ACE-R ± SD</w:t>
            </w:r>
          </w:p>
        </w:tc>
        <w:tc>
          <w:tcPr>
            <w:tcW w:w="1271" w:type="dxa"/>
            <w:hideMark/>
          </w:tcPr>
          <w:p w14:paraId="68F42A5E" w14:textId="77777777" w:rsidR="00DB12D9" w:rsidRPr="002C3A56" w:rsidRDefault="00DB12D9" w:rsidP="00CA5298">
            <w:pPr>
              <w:spacing w:line="480" w:lineRule="auto"/>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sz w:val="22"/>
                <w:szCs w:val="22"/>
                <w:lang w:val="en-GB"/>
              </w:rPr>
            </w:pPr>
            <w:r w:rsidRPr="002C3A56">
              <w:rPr>
                <w:rFonts w:ascii="Cambria" w:eastAsia="Times New Roman" w:hAnsi="Cambria" w:cs="Times New Roman"/>
                <w:color w:val="000000"/>
                <w:sz w:val="22"/>
                <w:szCs w:val="22"/>
                <w:lang w:val="en-GB"/>
              </w:rPr>
              <w:t>97 ± 3.9</w:t>
            </w:r>
          </w:p>
        </w:tc>
        <w:tc>
          <w:tcPr>
            <w:tcW w:w="1276" w:type="dxa"/>
            <w:hideMark/>
          </w:tcPr>
          <w:p w14:paraId="7A0A59FF" w14:textId="77777777" w:rsidR="00DB12D9" w:rsidRPr="002C3A56" w:rsidRDefault="00DB12D9" w:rsidP="00CA5298">
            <w:pPr>
              <w:spacing w:line="480" w:lineRule="auto"/>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sz w:val="22"/>
                <w:szCs w:val="22"/>
                <w:vertAlign w:val="superscript"/>
                <w:lang w:val="en-GB"/>
              </w:rPr>
            </w:pPr>
            <w:r w:rsidRPr="002C3A56">
              <w:rPr>
                <w:rFonts w:ascii="Cambria" w:eastAsia="Times New Roman" w:hAnsi="Cambria" w:cs="Times New Roman"/>
                <w:color w:val="000000"/>
                <w:sz w:val="22"/>
                <w:szCs w:val="22"/>
                <w:lang w:val="en-GB"/>
              </w:rPr>
              <w:t>84.5 ± 3.7</w:t>
            </w:r>
            <w:r w:rsidRPr="008439F1">
              <w:rPr>
                <w:rFonts w:ascii="Mzyufysqmglalgttoelnwcnknxf" w:hAnsi="Mzyufysqmglalgttoelnwcnknxf" w:cs="Mzyufysqmglalgttoelnwcnknxf"/>
                <w:color w:val="3F3F3F"/>
                <w:vertAlign w:val="superscript"/>
              </w:rPr>
              <w:t>‡</w:t>
            </w:r>
          </w:p>
        </w:tc>
        <w:tc>
          <w:tcPr>
            <w:tcW w:w="1559" w:type="dxa"/>
            <w:hideMark/>
          </w:tcPr>
          <w:p w14:paraId="7A2B8385" w14:textId="77777777" w:rsidR="00DB12D9" w:rsidRPr="002C3A56" w:rsidRDefault="00DB12D9" w:rsidP="00CA5298">
            <w:pPr>
              <w:spacing w:line="480" w:lineRule="auto"/>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sz w:val="22"/>
                <w:szCs w:val="22"/>
                <w:vertAlign w:val="superscript"/>
                <w:lang w:val="en-GB"/>
              </w:rPr>
            </w:pPr>
            <w:r>
              <w:rPr>
                <w:rFonts w:ascii="Cambria" w:eastAsia="Times New Roman" w:hAnsi="Cambria" w:cs="Times New Roman"/>
                <w:color w:val="000000"/>
                <w:sz w:val="22"/>
                <w:szCs w:val="22"/>
                <w:lang w:val="en-GB"/>
              </w:rPr>
              <w:t>68.3 ± 11.1</w:t>
            </w:r>
            <w:r>
              <w:rPr>
                <w:rFonts w:ascii="Cambria" w:eastAsia="Times New Roman" w:hAnsi="Cambria" w:cs="Times New Roman"/>
                <w:color w:val="000000"/>
                <w:sz w:val="22"/>
                <w:szCs w:val="22"/>
                <w:vertAlign w:val="superscript"/>
                <w:lang w:val="en-GB"/>
              </w:rPr>
              <w:t>*,</w:t>
            </w:r>
            <w:r w:rsidRPr="005E7E68">
              <w:rPr>
                <w:rFonts w:ascii="Mzyufysqmglalgttoelnwcnknxf" w:hAnsi="Mzyufysqmglalgttoelnwcnknxf" w:cs="Mzyufysqmglalgttoelnwcnknxf"/>
                <w:color w:val="3F3F3F"/>
              </w:rPr>
              <w:t xml:space="preserve"> </w:t>
            </w:r>
            <w:r w:rsidRPr="008439F1">
              <w:rPr>
                <w:rFonts w:ascii="Mzyufysqmglalgttoelnwcnknxf" w:hAnsi="Mzyufysqmglalgttoelnwcnknxf" w:cs="Mzyufysqmglalgttoelnwcnknxf"/>
                <w:color w:val="3F3F3F"/>
                <w:vertAlign w:val="superscript"/>
              </w:rPr>
              <w:t>†</w:t>
            </w:r>
          </w:p>
        </w:tc>
      </w:tr>
      <w:tr w:rsidR="00DB12D9" w:rsidRPr="002C3A56" w14:paraId="225336AC" w14:textId="77777777" w:rsidTr="00DB12D9">
        <w:trPr>
          <w:trHeight w:val="300"/>
        </w:trPr>
        <w:tc>
          <w:tcPr>
            <w:cnfStyle w:val="001000000000" w:firstRow="0" w:lastRow="0" w:firstColumn="1" w:lastColumn="0" w:oddVBand="0" w:evenVBand="0" w:oddHBand="0" w:evenHBand="0" w:firstRowFirstColumn="0" w:firstRowLastColumn="0" w:lastRowFirstColumn="0" w:lastRowLastColumn="0"/>
            <w:tcW w:w="3280" w:type="dxa"/>
            <w:noWrap/>
            <w:hideMark/>
          </w:tcPr>
          <w:p w14:paraId="202429E5" w14:textId="77777777" w:rsidR="00DB12D9" w:rsidRPr="002C3A56" w:rsidRDefault="00DB12D9" w:rsidP="00CA5298">
            <w:pPr>
              <w:spacing w:line="480" w:lineRule="auto"/>
              <w:rPr>
                <w:rFonts w:ascii="Cambria" w:eastAsia="Times New Roman" w:hAnsi="Cambria" w:cs="Times New Roman"/>
                <w:b w:val="0"/>
                <w:bCs w:val="0"/>
                <w:color w:val="000000"/>
                <w:lang w:val="en-GB"/>
              </w:rPr>
            </w:pPr>
            <w:r w:rsidRPr="002C3A56">
              <w:rPr>
                <w:rFonts w:ascii="Cambria" w:eastAsia="Times New Roman" w:hAnsi="Cambria" w:cs="Times New Roman"/>
                <w:color w:val="000000"/>
                <w:lang w:val="en-GB"/>
              </w:rPr>
              <w:t xml:space="preserve">Hypertension (%) </w:t>
            </w:r>
          </w:p>
        </w:tc>
        <w:tc>
          <w:tcPr>
            <w:tcW w:w="1271" w:type="dxa"/>
            <w:noWrap/>
            <w:hideMark/>
          </w:tcPr>
          <w:p w14:paraId="2668083D" w14:textId="77777777" w:rsidR="00DB12D9" w:rsidRPr="002C3A56" w:rsidRDefault="00DB12D9" w:rsidP="00CA5298">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rPr>
            </w:pPr>
            <w:r>
              <w:rPr>
                <w:rFonts w:ascii="Calibri" w:eastAsia="Times New Roman" w:hAnsi="Calibri" w:cs="Times New Roman"/>
                <w:color w:val="000000"/>
                <w:lang w:val="en-GB"/>
              </w:rPr>
              <w:t>1/8 (13</w:t>
            </w:r>
            <w:r w:rsidRPr="002C3A56">
              <w:rPr>
                <w:rFonts w:ascii="Calibri" w:eastAsia="Times New Roman" w:hAnsi="Calibri" w:cs="Times New Roman"/>
                <w:color w:val="000000"/>
                <w:lang w:val="en-GB"/>
              </w:rPr>
              <w:t>)</w:t>
            </w:r>
          </w:p>
        </w:tc>
        <w:tc>
          <w:tcPr>
            <w:tcW w:w="1276" w:type="dxa"/>
            <w:noWrap/>
            <w:hideMark/>
          </w:tcPr>
          <w:p w14:paraId="0010E208" w14:textId="77777777" w:rsidR="00DB12D9" w:rsidRPr="002C3A56" w:rsidRDefault="00DB12D9" w:rsidP="00CA5298">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rPr>
            </w:pPr>
            <w:r w:rsidRPr="002C3A56">
              <w:rPr>
                <w:rFonts w:ascii="Calibri" w:eastAsia="Times New Roman" w:hAnsi="Calibri" w:cs="Times New Roman"/>
                <w:color w:val="000000"/>
                <w:lang w:val="en-GB"/>
              </w:rPr>
              <w:t>5/10(50)</w:t>
            </w:r>
          </w:p>
        </w:tc>
        <w:tc>
          <w:tcPr>
            <w:tcW w:w="1559" w:type="dxa"/>
            <w:noWrap/>
            <w:hideMark/>
          </w:tcPr>
          <w:p w14:paraId="22BC0687" w14:textId="77777777" w:rsidR="00DB12D9" w:rsidRPr="002C3A56" w:rsidRDefault="00DB12D9" w:rsidP="00CA5298">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rPr>
            </w:pPr>
            <w:r>
              <w:rPr>
                <w:rFonts w:ascii="Calibri" w:eastAsia="Times New Roman" w:hAnsi="Calibri" w:cs="Times New Roman"/>
                <w:color w:val="000000"/>
                <w:lang w:val="en-GB"/>
              </w:rPr>
              <w:t>3/11(27</w:t>
            </w:r>
            <w:r w:rsidRPr="002C3A56">
              <w:rPr>
                <w:rFonts w:ascii="Calibri" w:eastAsia="Times New Roman" w:hAnsi="Calibri" w:cs="Times New Roman"/>
                <w:color w:val="000000"/>
                <w:lang w:val="en-GB"/>
              </w:rPr>
              <w:t>)</w:t>
            </w:r>
          </w:p>
        </w:tc>
      </w:tr>
      <w:tr w:rsidR="00DB12D9" w:rsidRPr="002C3A56" w14:paraId="3E675BA4" w14:textId="77777777" w:rsidTr="00DB12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80" w:type="dxa"/>
            <w:noWrap/>
            <w:hideMark/>
          </w:tcPr>
          <w:p w14:paraId="6D652C7D" w14:textId="77777777" w:rsidR="00DB12D9" w:rsidRPr="002C3A56" w:rsidRDefault="00DB12D9" w:rsidP="00CA5298">
            <w:pPr>
              <w:spacing w:line="480" w:lineRule="auto"/>
              <w:rPr>
                <w:rFonts w:ascii="Cambria" w:eastAsia="Times New Roman" w:hAnsi="Cambria" w:cs="Times New Roman"/>
                <w:b w:val="0"/>
                <w:bCs w:val="0"/>
                <w:color w:val="000000"/>
                <w:lang w:val="en-GB"/>
              </w:rPr>
            </w:pPr>
            <w:r w:rsidRPr="002C3A56">
              <w:rPr>
                <w:rFonts w:ascii="Cambria" w:eastAsia="Times New Roman" w:hAnsi="Cambria" w:cs="Times New Roman"/>
                <w:color w:val="000000"/>
                <w:lang w:val="en-GB"/>
              </w:rPr>
              <w:t>Hyperch</w:t>
            </w:r>
            <w:r>
              <w:rPr>
                <w:rFonts w:ascii="Cambria" w:eastAsia="Times New Roman" w:hAnsi="Cambria" w:cs="Times New Roman"/>
                <w:color w:val="000000"/>
                <w:lang w:val="en-GB"/>
              </w:rPr>
              <w:t>olesterole</w:t>
            </w:r>
            <w:r w:rsidRPr="002C3A56">
              <w:rPr>
                <w:rFonts w:ascii="Cambria" w:eastAsia="Times New Roman" w:hAnsi="Cambria" w:cs="Times New Roman"/>
                <w:color w:val="000000"/>
                <w:lang w:val="en-GB"/>
              </w:rPr>
              <w:t xml:space="preserve">mia (%) </w:t>
            </w:r>
          </w:p>
        </w:tc>
        <w:tc>
          <w:tcPr>
            <w:tcW w:w="1271" w:type="dxa"/>
            <w:noWrap/>
            <w:hideMark/>
          </w:tcPr>
          <w:p w14:paraId="5D68A69A" w14:textId="77777777" w:rsidR="00DB12D9" w:rsidRPr="002C3A56" w:rsidRDefault="00DB12D9" w:rsidP="00CA5298">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rPr>
            </w:pPr>
            <w:r>
              <w:rPr>
                <w:rFonts w:ascii="Calibri" w:eastAsia="Times New Roman" w:hAnsi="Calibri" w:cs="Times New Roman"/>
                <w:color w:val="000000"/>
                <w:lang w:val="en-GB"/>
              </w:rPr>
              <w:t>3/8 (38</w:t>
            </w:r>
            <w:r w:rsidRPr="002C3A56">
              <w:rPr>
                <w:rFonts w:ascii="Calibri" w:eastAsia="Times New Roman" w:hAnsi="Calibri" w:cs="Times New Roman"/>
                <w:color w:val="000000"/>
                <w:lang w:val="en-GB"/>
              </w:rPr>
              <w:t>)</w:t>
            </w:r>
          </w:p>
        </w:tc>
        <w:tc>
          <w:tcPr>
            <w:tcW w:w="1276" w:type="dxa"/>
            <w:noWrap/>
            <w:hideMark/>
          </w:tcPr>
          <w:p w14:paraId="12CC5111" w14:textId="77777777" w:rsidR="00DB12D9" w:rsidRPr="002C3A56" w:rsidRDefault="00DB12D9" w:rsidP="00CA5298">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rPr>
            </w:pPr>
            <w:r w:rsidRPr="002C3A56">
              <w:rPr>
                <w:rFonts w:ascii="Calibri" w:eastAsia="Times New Roman" w:hAnsi="Calibri" w:cs="Times New Roman"/>
                <w:color w:val="000000"/>
                <w:lang w:val="en-GB"/>
              </w:rPr>
              <w:t>4/10 (40)</w:t>
            </w:r>
          </w:p>
        </w:tc>
        <w:tc>
          <w:tcPr>
            <w:tcW w:w="1559" w:type="dxa"/>
            <w:noWrap/>
            <w:hideMark/>
          </w:tcPr>
          <w:p w14:paraId="434EBAF7" w14:textId="77777777" w:rsidR="00DB12D9" w:rsidRPr="002C3A56" w:rsidRDefault="00DB12D9" w:rsidP="00CA5298">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rPr>
            </w:pPr>
            <w:r>
              <w:rPr>
                <w:rFonts w:ascii="Calibri" w:eastAsia="Times New Roman" w:hAnsi="Calibri" w:cs="Times New Roman"/>
                <w:color w:val="000000"/>
                <w:lang w:val="en-GB"/>
              </w:rPr>
              <w:t>4/11(36</w:t>
            </w:r>
            <w:r w:rsidRPr="002C3A56">
              <w:rPr>
                <w:rFonts w:ascii="Calibri" w:eastAsia="Times New Roman" w:hAnsi="Calibri" w:cs="Times New Roman"/>
                <w:color w:val="000000"/>
                <w:lang w:val="en-GB"/>
              </w:rPr>
              <w:t>)</w:t>
            </w:r>
          </w:p>
        </w:tc>
      </w:tr>
      <w:tr w:rsidR="00DB12D9" w:rsidRPr="002C3A56" w14:paraId="4607F20E" w14:textId="77777777" w:rsidTr="00DB12D9">
        <w:trPr>
          <w:trHeight w:val="300"/>
        </w:trPr>
        <w:tc>
          <w:tcPr>
            <w:cnfStyle w:val="001000000000" w:firstRow="0" w:lastRow="0" w:firstColumn="1" w:lastColumn="0" w:oddVBand="0" w:evenVBand="0" w:oddHBand="0" w:evenHBand="0" w:firstRowFirstColumn="0" w:firstRowLastColumn="0" w:lastRowFirstColumn="0" w:lastRowLastColumn="0"/>
            <w:tcW w:w="3280" w:type="dxa"/>
            <w:noWrap/>
            <w:hideMark/>
          </w:tcPr>
          <w:p w14:paraId="1E33681D" w14:textId="77777777" w:rsidR="00DB12D9" w:rsidRPr="002C3A56" w:rsidRDefault="00DB12D9" w:rsidP="00CA5298">
            <w:pPr>
              <w:spacing w:line="480" w:lineRule="auto"/>
              <w:rPr>
                <w:rFonts w:ascii="Cambria" w:eastAsia="Times New Roman" w:hAnsi="Cambria" w:cs="Times New Roman"/>
                <w:b w:val="0"/>
                <w:bCs w:val="0"/>
                <w:color w:val="000000"/>
                <w:lang w:val="en-GB"/>
              </w:rPr>
            </w:pPr>
            <w:r w:rsidRPr="002C3A56">
              <w:rPr>
                <w:rFonts w:ascii="Cambria" w:eastAsia="Times New Roman" w:hAnsi="Cambria" w:cs="Times New Roman"/>
                <w:color w:val="000000"/>
                <w:lang w:val="en-GB"/>
              </w:rPr>
              <w:t xml:space="preserve"> Ischemic heart disease (%) </w:t>
            </w:r>
          </w:p>
        </w:tc>
        <w:tc>
          <w:tcPr>
            <w:tcW w:w="1271" w:type="dxa"/>
            <w:noWrap/>
            <w:hideMark/>
          </w:tcPr>
          <w:p w14:paraId="352DE997" w14:textId="77777777" w:rsidR="00DB12D9" w:rsidRPr="002C3A56" w:rsidRDefault="00DB12D9" w:rsidP="00CA5298">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rPr>
            </w:pPr>
            <w:r w:rsidRPr="002C3A56">
              <w:rPr>
                <w:rFonts w:ascii="Calibri" w:eastAsia="Times New Roman" w:hAnsi="Calibri" w:cs="Times New Roman"/>
                <w:color w:val="000000"/>
                <w:lang w:val="en-GB"/>
              </w:rPr>
              <w:t>0/8 (0)</w:t>
            </w:r>
          </w:p>
        </w:tc>
        <w:tc>
          <w:tcPr>
            <w:tcW w:w="1276" w:type="dxa"/>
            <w:noWrap/>
            <w:hideMark/>
          </w:tcPr>
          <w:p w14:paraId="3D672384" w14:textId="77777777" w:rsidR="00DB12D9" w:rsidRPr="002C3A56" w:rsidRDefault="00DB12D9" w:rsidP="00CA5298">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rPr>
            </w:pPr>
            <w:r w:rsidRPr="002C3A56">
              <w:rPr>
                <w:rFonts w:ascii="Calibri" w:eastAsia="Times New Roman" w:hAnsi="Calibri" w:cs="Times New Roman"/>
                <w:color w:val="000000"/>
                <w:lang w:val="en-GB"/>
              </w:rPr>
              <w:t>2/10 (20)</w:t>
            </w:r>
          </w:p>
        </w:tc>
        <w:tc>
          <w:tcPr>
            <w:tcW w:w="1559" w:type="dxa"/>
            <w:noWrap/>
            <w:hideMark/>
          </w:tcPr>
          <w:p w14:paraId="38CA5ABE" w14:textId="77777777" w:rsidR="00DB12D9" w:rsidRPr="002C3A56" w:rsidRDefault="00DB12D9" w:rsidP="00CA5298">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GB"/>
              </w:rPr>
            </w:pPr>
            <w:r w:rsidRPr="002C3A56">
              <w:rPr>
                <w:rFonts w:ascii="Calibri" w:eastAsia="Times New Roman" w:hAnsi="Calibri" w:cs="Times New Roman"/>
                <w:color w:val="000000"/>
                <w:lang w:val="en-GB"/>
              </w:rPr>
              <w:t>1/11(9)</w:t>
            </w:r>
          </w:p>
        </w:tc>
      </w:tr>
      <w:tr w:rsidR="00DB12D9" w:rsidRPr="002C3A56" w14:paraId="054D2817" w14:textId="77777777" w:rsidTr="00DB12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80" w:type="dxa"/>
            <w:noWrap/>
            <w:hideMark/>
          </w:tcPr>
          <w:p w14:paraId="39DDE46B" w14:textId="77777777" w:rsidR="00DB12D9" w:rsidRPr="002C3A56" w:rsidRDefault="00DB12D9" w:rsidP="00CA5298">
            <w:pPr>
              <w:spacing w:line="480" w:lineRule="auto"/>
              <w:rPr>
                <w:rFonts w:ascii="Cambria" w:eastAsia="Times New Roman" w:hAnsi="Cambria" w:cs="Times New Roman"/>
                <w:b w:val="0"/>
                <w:bCs w:val="0"/>
                <w:color w:val="000000"/>
                <w:lang w:val="en-GB"/>
              </w:rPr>
            </w:pPr>
            <w:r w:rsidRPr="002C3A56">
              <w:rPr>
                <w:rFonts w:ascii="Cambria" w:eastAsia="Times New Roman" w:hAnsi="Cambria" w:cs="Times New Roman"/>
                <w:color w:val="000000"/>
                <w:lang w:val="en-GB"/>
              </w:rPr>
              <w:t>Stroke/TIA (%)</w:t>
            </w:r>
          </w:p>
        </w:tc>
        <w:tc>
          <w:tcPr>
            <w:tcW w:w="1271" w:type="dxa"/>
            <w:noWrap/>
            <w:hideMark/>
          </w:tcPr>
          <w:p w14:paraId="1090B4D7" w14:textId="77777777" w:rsidR="00DB12D9" w:rsidRPr="002C3A56" w:rsidRDefault="00DB12D9" w:rsidP="00CA5298">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rPr>
            </w:pPr>
            <w:r w:rsidRPr="002C3A56">
              <w:rPr>
                <w:rFonts w:ascii="Calibri" w:eastAsia="Times New Roman" w:hAnsi="Calibri" w:cs="Times New Roman"/>
                <w:color w:val="000000"/>
                <w:lang w:val="en-GB"/>
              </w:rPr>
              <w:t>1</w:t>
            </w:r>
            <w:r>
              <w:rPr>
                <w:rFonts w:ascii="Calibri" w:eastAsia="Times New Roman" w:hAnsi="Calibri" w:cs="Times New Roman"/>
                <w:color w:val="000000"/>
                <w:lang w:val="en-GB"/>
              </w:rPr>
              <w:t>/8 (12</w:t>
            </w:r>
            <w:r w:rsidRPr="002C3A56">
              <w:rPr>
                <w:rFonts w:ascii="Calibri" w:eastAsia="Times New Roman" w:hAnsi="Calibri" w:cs="Times New Roman"/>
                <w:color w:val="000000"/>
                <w:lang w:val="en-GB"/>
              </w:rPr>
              <w:t>)</w:t>
            </w:r>
          </w:p>
        </w:tc>
        <w:tc>
          <w:tcPr>
            <w:tcW w:w="1276" w:type="dxa"/>
            <w:noWrap/>
            <w:hideMark/>
          </w:tcPr>
          <w:p w14:paraId="1A765906" w14:textId="77777777" w:rsidR="00DB12D9" w:rsidRPr="002C3A56" w:rsidRDefault="00DB12D9" w:rsidP="00CA5298">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rPr>
            </w:pPr>
            <w:r w:rsidRPr="002C3A56">
              <w:rPr>
                <w:rFonts w:ascii="Calibri" w:eastAsia="Times New Roman" w:hAnsi="Calibri" w:cs="Times New Roman"/>
                <w:color w:val="000000"/>
                <w:lang w:val="en-GB"/>
              </w:rPr>
              <w:t>1/10 (10)</w:t>
            </w:r>
          </w:p>
        </w:tc>
        <w:tc>
          <w:tcPr>
            <w:tcW w:w="1559" w:type="dxa"/>
            <w:noWrap/>
            <w:hideMark/>
          </w:tcPr>
          <w:p w14:paraId="49420881" w14:textId="77777777" w:rsidR="00DB12D9" w:rsidRPr="002C3A56" w:rsidRDefault="00DB12D9" w:rsidP="00CA5298">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GB"/>
              </w:rPr>
            </w:pPr>
            <w:r>
              <w:rPr>
                <w:rFonts w:ascii="Calibri" w:eastAsia="Times New Roman" w:hAnsi="Calibri" w:cs="Times New Roman"/>
                <w:color w:val="000000"/>
                <w:lang w:val="en-GB"/>
              </w:rPr>
              <w:t>3/11(27</w:t>
            </w:r>
            <w:r w:rsidRPr="002C3A56">
              <w:rPr>
                <w:rFonts w:ascii="Calibri" w:eastAsia="Times New Roman" w:hAnsi="Calibri" w:cs="Times New Roman"/>
                <w:color w:val="000000"/>
                <w:lang w:val="en-GB"/>
              </w:rPr>
              <w:t>)</w:t>
            </w:r>
          </w:p>
        </w:tc>
      </w:tr>
    </w:tbl>
    <w:p w14:paraId="2DB017C3" w14:textId="77777777" w:rsidR="00A51CE2" w:rsidRDefault="00A51CE2"/>
    <w:p w14:paraId="39729CBE" w14:textId="77777777" w:rsidR="00A51CE2" w:rsidRDefault="00A51CE2" w:rsidP="00A51CE2">
      <w:pPr>
        <w:spacing w:line="360" w:lineRule="auto"/>
      </w:pPr>
    </w:p>
    <w:p w14:paraId="4D3A3AD6" w14:textId="77777777" w:rsidR="00DB12D9" w:rsidRPr="002057C0" w:rsidRDefault="00DB12D9" w:rsidP="00DB12D9">
      <w:pPr>
        <w:tabs>
          <w:tab w:val="left" w:pos="4536"/>
        </w:tabs>
        <w:spacing w:line="480" w:lineRule="auto"/>
      </w:pPr>
      <w:r>
        <w:t xml:space="preserve">Table 1: Sex, age, education, cognitive assessment tests and prevalence of cardiovascular risk factors across three groups. </w:t>
      </w:r>
      <w:r w:rsidRPr="00507403">
        <w:t>There was no significant difference in sex, age, and level of education across three groups.</w:t>
      </w:r>
      <w:r>
        <w:t xml:space="preserve">  </w:t>
      </w:r>
      <w:proofErr w:type="gramStart"/>
      <w:r>
        <w:rPr>
          <w:vertAlign w:val="superscript"/>
        </w:rPr>
        <w:t xml:space="preserve">* </w:t>
      </w:r>
      <w:r>
        <w:t>:</w:t>
      </w:r>
      <w:proofErr w:type="gramEnd"/>
      <w:r>
        <w:t xml:space="preserve">  significant difference between AD and HC (p&lt;0.0001); </w:t>
      </w:r>
      <w:r w:rsidRPr="008439F1">
        <w:rPr>
          <w:rFonts w:ascii="Mzyufysqmglalgttoelnwcnknxf" w:hAnsi="Mzyufysqmglalgttoelnwcnknxf" w:cs="Mzyufysqmglalgttoelnwcnknxf"/>
          <w:color w:val="3F3F3F"/>
          <w:vertAlign w:val="superscript"/>
        </w:rPr>
        <w:t>†</w:t>
      </w:r>
      <w:r>
        <w:t xml:space="preserve"> : significant difference between AD and MCI (p </w:t>
      </w:r>
      <w:r>
        <w:rPr>
          <w:u w:val="single"/>
        </w:rPr>
        <w:t>&lt;</w:t>
      </w:r>
      <w:r>
        <w:t xml:space="preserve"> 0.0004); </w:t>
      </w:r>
      <w:r w:rsidRPr="008439F1">
        <w:rPr>
          <w:rFonts w:ascii="Mzyufysqmglalgttoelnwcnknxf" w:hAnsi="Mzyufysqmglalgttoelnwcnknxf" w:cs="Mzyufysqmglalgttoelnwcnknxf"/>
          <w:color w:val="3F3F3F"/>
          <w:vertAlign w:val="superscript"/>
        </w:rPr>
        <w:t>‡</w:t>
      </w:r>
      <w:r>
        <w:t xml:space="preserve"> : significant difference between MCI and HC (p= 0.005). </w:t>
      </w:r>
    </w:p>
    <w:p w14:paraId="6655C14E" w14:textId="77777777" w:rsidR="001F6364" w:rsidRDefault="001F6364" w:rsidP="00A51CE2">
      <w:pPr>
        <w:spacing w:line="360" w:lineRule="auto"/>
      </w:pPr>
    </w:p>
    <w:p w14:paraId="02E5B4F7" w14:textId="77777777" w:rsidR="001F6364" w:rsidRDefault="001F6364" w:rsidP="00A51CE2">
      <w:pPr>
        <w:spacing w:line="360" w:lineRule="auto"/>
      </w:pPr>
    </w:p>
    <w:p w14:paraId="415C2339" w14:textId="77777777" w:rsidR="001F6364" w:rsidRDefault="001F6364" w:rsidP="00A51CE2">
      <w:pPr>
        <w:spacing w:line="360" w:lineRule="auto"/>
      </w:pPr>
    </w:p>
    <w:p w14:paraId="06C02418" w14:textId="77777777" w:rsidR="001F6364" w:rsidRDefault="001F6364" w:rsidP="00A51CE2">
      <w:pPr>
        <w:spacing w:line="360" w:lineRule="auto"/>
      </w:pPr>
    </w:p>
    <w:p w14:paraId="143563CB" w14:textId="77777777" w:rsidR="001F6364" w:rsidRDefault="001F6364" w:rsidP="00A51CE2">
      <w:pPr>
        <w:spacing w:line="360" w:lineRule="auto"/>
      </w:pPr>
    </w:p>
    <w:p w14:paraId="5F4229A0" w14:textId="77777777" w:rsidR="001F6364" w:rsidRDefault="001F6364" w:rsidP="00A51CE2">
      <w:pPr>
        <w:spacing w:line="360" w:lineRule="auto"/>
      </w:pPr>
    </w:p>
    <w:p w14:paraId="0843D8E3" w14:textId="77777777" w:rsidR="001F6364" w:rsidRDefault="001F6364" w:rsidP="00A51CE2">
      <w:pPr>
        <w:spacing w:line="360" w:lineRule="auto"/>
      </w:pPr>
    </w:p>
    <w:p w14:paraId="2DE43650" w14:textId="77777777" w:rsidR="001F6364" w:rsidRDefault="001F6364" w:rsidP="00A51CE2">
      <w:pPr>
        <w:spacing w:line="360" w:lineRule="auto"/>
      </w:pPr>
    </w:p>
    <w:p w14:paraId="2704573B" w14:textId="77777777" w:rsidR="001F6364" w:rsidRDefault="001F6364" w:rsidP="00A51CE2">
      <w:pPr>
        <w:spacing w:line="360" w:lineRule="auto"/>
      </w:pPr>
    </w:p>
    <w:tbl>
      <w:tblPr>
        <w:tblStyle w:val="LightShading"/>
        <w:tblW w:w="6111" w:type="dxa"/>
        <w:tblLayout w:type="fixed"/>
        <w:tblLook w:val="04A0" w:firstRow="1" w:lastRow="0" w:firstColumn="1" w:lastColumn="0" w:noHBand="0" w:noVBand="1"/>
      </w:tblPr>
      <w:tblGrid>
        <w:gridCol w:w="866"/>
        <w:gridCol w:w="1276"/>
        <w:gridCol w:w="1275"/>
        <w:gridCol w:w="1289"/>
        <w:gridCol w:w="1405"/>
      </w:tblGrid>
      <w:tr w:rsidR="00DB12D9" w:rsidRPr="00E66809" w14:paraId="352B0B7C" w14:textId="77777777" w:rsidTr="00DB12D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42" w:type="dxa"/>
            <w:gridSpan w:val="2"/>
            <w:noWrap/>
            <w:hideMark/>
          </w:tcPr>
          <w:p w14:paraId="32960730" w14:textId="77777777" w:rsidR="00DB12D9" w:rsidRPr="00E66809" w:rsidRDefault="00DB12D9" w:rsidP="00CA5298">
            <w:pPr>
              <w:spacing w:line="480" w:lineRule="auto"/>
              <w:jc w:val="center"/>
              <w:rPr>
                <w:rFonts w:ascii="Calibri" w:eastAsia="Times New Roman" w:hAnsi="Calibri" w:cs="Times New Roman"/>
                <w:b w:val="0"/>
                <w:bCs w:val="0"/>
                <w:color w:val="000000"/>
                <w:lang w:val="en-GB"/>
              </w:rPr>
            </w:pPr>
            <w:r w:rsidRPr="00E66809">
              <w:rPr>
                <w:rFonts w:ascii="Calibri" w:eastAsia="Times New Roman" w:hAnsi="Calibri" w:cs="Times New Roman"/>
                <w:color w:val="000000"/>
                <w:lang w:val="en-GB"/>
              </w:rPr>
              <w:t>Group</w:t>
            </w:r>
          </w:p>
        </w:tc>
        <w:tc>
          <w:tcPr>
            <w:tcW w:w="1275" w:type="dxa"/>
            <w:noWrap/>
            <w:hideMark/>
          </w:tcPr>
          <w:p w14:paraId="409E9381" w14:textId="77777777" w:rsidR="00DB12D9" w:rsidRPr="001037FB" w:rsidRDefault="00DB12D9" w:rsidP="00CA5298">
            <w:pPr>
              <w:spacing w:line="48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000000"/>
                <w:sz w:val="22"/>
                <w:szCs w:val="22"/>
                <w:lang w:val="en-GB"/>
              </w:rPr>
            </w:pPr>
            <w:r w:rsidRPr="001037FB">
              <w:rPr>
                <w:rFonts w:ascii="Calibri" w:eastAsia="Times New Roman" w:hAnsi="Calibri" w:cs="Times New Roman"/>
                <w:color w:val="000000"/>
                <w:sz w:val="22"/>
                <w:szCs w:val="22"/>
                <w:lang w:val="en-GB"/>
              </w:rPr>
              <w:t>HC</w:t>
            </w:r>
          </w:p>
        </w:tc>
        <w:tc>
          <w:tcPr>
            <w:tcW w:w="1289" w:type="dxa"/>
            <w:noWrap/>
            <w:hideMark/>
          </w:tcPr>
          <w:p w14:paraId="1E8D9841" w14:textId="77777777" w:rsidR="00DB12D9" w:rsidRPr="001037FB" w:rsidRDefault="00DB12D9" w:rsidP="00CA5298">
            <w:pPr>
              <w:spacing w:line="48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000000"/>
                <w:sz w:val="22"/>
                <w:szCs w:val="22"/>
                <w:lang w:val="en-GB"/>
              </w:rPr>
            </w:pPr>
            <w:r w:rsidRPr="001037FB">
              <w:rPr>
                <w:rFonts w:ascii="Calibri" w:eastAsia="Times New Roman" w:hAnsi="Calibri" w:cs="Times New Roman"/>
                <w:color w:val="000000"/>
                <w:sz w:val="22"/>
                <w:szCs w:val="22"/>
                <w:lang w:val="en-GB"/>
              </w:rPr>
              <w:t>MCI</w:t>
            </w:r>
          </w:p>
        </w:tc>
        <w:tc>
          <w:tcPr>
            <w:tcW w:w="1405" w:type="dxa"/>
            <w:noWrap/>
            <w:hideMark/>
          </w:tcPr>
          <w:p w14:paraId="3916A7AB" w14:textId="77777777" w:rsidR="00DB12D9" w:rsidRPr="001037FB" w:rsidRDefault="00DB12D9" w:rsidP="00CA5298">
            <w:pPr>
              <w:spacing w:line="48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000000"/>
                <w:sz w:val="22"/>
                <w:szCs w:val="22"/>
                <w:lang w:val="en-GB"/>
              </w:rPr>
            </w:pPr>
            <w:r w:rsidRPr="001037FB">
              <w:rPr>
                <w:rFonts w:ascii="Calibri" w:eastAsia="Times New Roman" w:hAnsi="Calibri" w:cs="Times New Roman"/>
                <w:color w:val="000000"/>
                <w:sz w:val="22"/>
                <w:szCs w:val="22"/>
                <w:lang w:val="en-GB"/>
              </w:rPr>
              <w:t>AD</w:t>
            </w:r>
          </w:p>
        </w:tc>
      </w:tr>
      <w:tr w:rsidR="00DB12D9" w:rsidRPr="00E66809" w14:paraId="32D4F88F" w14:textId="77777777" w:rsidTr="00DB12D9">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142" w:type="dxa"/>
            <w:gridSpan w:val="2"/>
            <w:noWrap/>
            <w:hideMark/>
          </w:tcPr>
          <w:p w14:paraId="4F646F02" w14:textId="77777777" w:rsidR="00DB12D9" w:rsidRPr="00E66809" w:rsidRDefault="00DB12D9" w:rsidP="00CA5298">
            <w:pPr>
              <w:spacing w:line="480" w:lineRule="auto"/>
              <w:jc w:val="center"/>
              <w:rPr>
                <w:rFonts w:ascii="Calibri" w:eastAsia="Times New Roman" w:hAnsi="Calibri" w:cs="Times New Roman"/>
                <w:b w:val="0"/>
                <w:bCs w:val="0"/>
                <w:color w:val="000000"/>
                <w:sz w:val="22"/>
                <w:szCs w:val="22"/>
                <w:lang w:val="en-GB"/>
              </w:rPr>
            </w:pPr>
            <w:r>
              <w:rPr>
                <w:rFonts w:ascii="Calibri" w:eastAsia="Times New Roman" w:hAnsi="Calibri" w:cs="Times New Roman"/>
                <w:color w:val="000000"/>
                <w:sz w:val="22"/>
                <w:szCs w:val="22"/>
                <w:lang w:val="en-GB"/>
              </w:rPr>
              <w:t>L</w:t>
            </w:r>
            <w:r w:rsidRPr="00E66809">
              <w:rPr>
                <w:rFonts w:ascii="Calibri" w:eastAsia="Times New Roman" w:hAnsi="Calibri" w:cs="Times New Roman"/>
                <w:color w:val="000000"/>
                <w:sz w:val="22"/>
                <w:szCs w:val="22"/>
                <w:lang w:val="en-GB"/>
              </w:rPr>
              <w:t>CMB+ (%)</w:t>
            </w:r>
          </w:p>
        </w:tc>
        <w:tc>
          <w:tcPr>
            <w:tcW w:w="1275" w:type="dxa"/>
            <w:noWrap/>
            <w:hideMark/>
          </w:tcPr>
          <w:p w14:paraId="5B038D32" w14:textId="77777777" w:rsidR="00DB12D9" w:rsidRPr="001037FB" w:rsidRDefault="00DB12D9" w:rsidP="00CA5298">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vertAlign w:val="superscript"/>
                <w:lang w:val="en-GB"/>
              </w:rPr>
            </w:pPr>
            <w:r w:rsidRPr="001037FB">
              <w:rPr>
                <w:rFonts w:ascii="Calibri" w:eastAsia="Times New Roman" w:hAnsi="Calibri" w:cs="Times New Roman"/>
                <w:color w:val="000000"/>
                <w:sz w:val="22"/>
                <w:szCs w:val="22"/>
                <w:lang w:val="en-GB"/>
              </w:rPr>
              <w:t>2/8 (25%)</w:t>
            </w:r>
            <w:r>
              <w:rPr>
                <w:rFonts w:ascii="Calibri" w:eastAsia="Times New Roman" w:hAnsi="Calibri" w:cs="Times New Roman"/>
                <w:color w:val="000000"/>
                <w:sz w:val="22"/>
                <w:szCs w:val="22"/>
                <w:vertAlign w:val="superscript"/>
                <w:lang w:val="en-GB"/>
              </w:rPr>
              <w:t>*</w:t>
            </w:r>
          </w:p>
        </w:tc>
        <w:tc>
          <w:tcPr>
            <w:tcW w:w="1289" w:type="dxa"/>
            <w:noWrap/>
            <w:hideMark/>
          </w:tcPr>
          <w:p w14:paraId="324C9F77" w14:textId="77777777" w:rsidR="00DB12D9" w:rsidRPr="001037FB" w:rsidRDefault="00DB12D9" w:rsidP="00CA5298">
            <w:pPr>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vertAlign w:val="superscript"/>
                <w:lang w:val="en-GB"/>
              </w:rPr>
            </w:pPr>
            <w:r w:rsidRPr="001037FB">
              <w:rPr>
                <w:rFonts w:ascii="Calibri" w:eastAsia="Times New Roman" w:hAnsi="Calibri" w:cs="Times New Roman"/>
                <w:color w:val="000000"/>
                <w:sz w:val="22"/>
                <w:szCs w:val="22"/>
                <w:lang w:val="en-GB"/>
              </w:rPr>
              <w:t>2/10 (20%)</w:t>
            </w:r>
            <w:r w:rsidRPr="008439F1">
              <w:rPr>
                <w:rFonts w:ascii="Mzyufysqmglalgttoelnwcnknxf" w:hAnsi="Mzyufysqmglalgttoelnwcnknxf" w:cs="Mzyufysqmglalgttoelnwcnknxf"/>
                <w:color w:val="3F3F3F"/>
                <w:vertAlign w:val="superscript"/>
              </w:rPr>
              <w:t>†</w:t>
            </w:r>
          </w:p>
        </w:tc>
        <w:tc>
          <w:tcPr>
            <w:tcW w:w="1405" w:type="dxa"/>
            <w:noWrap/>
            <w:hideMark/>
          </w:tcPr>
          <w:p w14:paraId="408E6C13" w14:textId="77777777" w:rsidR="00DB12D9" w:rsidRPr="001037FB" w:rsidRDefault="00DB12D9" w:rsidP="00CA5298">
            <w:pPr>
              <w:tabs>
                <w:tab w:val="left" w:pos="463"/>
              </w:tabs>
              <w:spacing w:line="48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en-GB"/>
              </w:rPr>
            </w:pPr>
            <w:r w:rsidRPr="001037FB">
              <w:rPr>
                <w:rFonts w:ascii="Calibri" w:eastAsia="Times New Roman" w:hAnsi="Calibri" w:cs="Times New Roman"/>
                <w:color w:val="000000"/>
                <w:sz w:val="22"/>
                <w:szCs w:val="22"/>
                <w:lang w:val="en-GB"/>
              </w:rPr>
              <w:t xml:space="preserve">9/11 (82%) </w:t>
            </w:r>
          </w:p>
        </w:tc>
      </w:tr>
      <w:tr w:rsidR="00DB12D9" w:rsidRPr="00E66809" w14:paraId="10ED0D0A" w14:textId="77777777" w:rsidTr="00DB12D9">
        <w:trPr>
          <w:trHeight w:val="300"/>
        </w:trPr>
        <w:tc>
          <w:tcPr>
            <w:cnfStyle w:val="001000000000" w:firstRow="0" w:lastRow="0" w:firstColumn="1" w:lastColumn="0" w:oddVBand="0" w:evenVBand="0" w:oddHBand="0" w:evenHBand="0" w:firstRowFirstColumn="0" w:firstRowLastColumn="0" w:lastRowFirstColumn="0" w:lastRowLastColumn="0"/>
            <w:tcW w:w="866" w:type="dxa"/>
            <w:vMerge w:val="restart"/>
            <w:hideMark/>
          </w:tcPr>
          <w:p w14:paraId="2F504FC1" w14:textId="77777777" w:rsidR="00DB12D9" w:rsidRPr="00E66809" w:rsidRDefault="00DB12D9" w:rsidP="00CA5298">
            <w:pPr>
              <w:spacing w:line="480" w:lineRule="auto"/>
              <w:rPr>
                <w:rFonts w:ascii="Cambria" w:eastAsia="Times New Roman" w:hAnsi="Cambria" w:cs="Times New Roman"/>
                <w:b w:val="0"/>
                <w:bCs w:val="0"/>
                <w:color w:val="000000"/>
                <w:sz w:val="22"/>
                <w:szCs w:val="22"/>
                <w:lang w:val="en-GB"/>
              </w:rPr>
            </w:pPr>
            <w:r>
              <w:rPr>
                <w:rFonts w:ascii="Cambria" w:eastAsia="Times New Roman" w:hAnsi="Cambria" w:cs="Times New Roman"/>
                <w:color w:val="000000"/>
                <w:sz w:val="22"/>
                <w:szCs w:val="22"/>
                <w:lang w:val="en-GB"/>
              </w:rPr>
              <w:t xml:space="preserve">No cases with CMB + </w:t>
            </w:r>
          </w:p>
        </w:tc>
        <w:tc>
          <w:tcPr>
            <w:tcW w:w="1276" w:type="dxa"/>
            <w:hideMark/>
          </w:tcPr>
          <w:p w14:paraId="371075BB" w14:textId="77777777" w:rsidR="00DB12D9" w:rsidRPr="00E66809" w:rsidRDefault="00DB12D9" w:rsidP="00CA5298">
            <w:pPr>
              <w:spacing w:line="480" w:lineRule="auto"/>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sz w:val="22"/>
                <w:szCs w:val="22"/>
                <w:lang w:val="en-GB"/>
              </w:rPr>
            </w:pPr>
            <w:r w:rsidRPr="00E66809">
              <w:rPr>
                <w:rFonts w:ascii="Cambria" w:eastAsia="Times New Roman" w:hAnsi="Cambria" w:cs="Times New Roman"/>
                <w:color w:val="000000"/>
                <w:sz w:val="22"/>
                <w:szCs w:val="22"/>
                <w:lang w:val="en-GB"/>
              </w:rPr>
              <w:t>Frontal</w:t>
            </w:r>
          </w:p>
        </w:tc>
        <w:tc>
          <w:tcPr>
            <w:tcW w:w="1275" w:type="dxa"/>
            <w:hideMark/>
          </w:tcPr>
          <w:p w14:paraId="0D815FE0" w14:textId="77777777" w:rsidR="00DB12D9" w:rsidRPr="001037FB" w:rsidRDefault="00DB12D9" w:rsidP="00CA5298">
            <w:pPr>
              <w:spacing w:line="480" w:lineRule="auto"/>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sz w:val="22"/>
                <w:szCs w:val="22"/>
                <w:lang w:val="en-GB"/>
              </w:rPr>
            </w:pPr>
            <w:r w:rsidRPr="001037FB">
              <w:rPr>
                <w:rFonts w:ascii="Cambria" w:eastAsia="Times New Roman" w:hAnsi="Cambria" w:cs="Times New Roman"/>
                <w:color w:val="000000"/>
                <w:sz w:val="22"/>
                <w:szCs w:val="22"/>
                <w:lang w:val="en-GB"/>
              </w:rPr>
              <w:t>0</w:t>
            </w:r>
          </w:p>
        </w:tc>
        <w:tc>
          <w:tcPr>
            <w:tcW w:w="1289" w:type="dxa"/>
            <w:hideMark/>
          </w:tcPr>
          <w:p w14:paraId="3747DF27" w14:textId="77777777" w:rsidR="00DB12D9" w:rsidRPr="001037FB" w:rsidRDefault="00DB12D9" w:rsidP="00CA5298">
            <w:pPr>
              <w:spacing w:line="480" w:lineRule="auto"/>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sz w:val="22"/>
                <w:szCs w:val="22"/>
                <w:lang w:val="en-GB"/>
              </w:rPr>
            </w:pPr>
            <w:r w:rsidRPr="001037FB">
              <w:rPr>
                <w:rFonts w:ascii="Cambria" w:eastAsia="Times New Roman" w:hAnsi="Cambria" w:cs="Times New Roman"/>
                <w:color w:val="000000"/>
                <w:sz w:val="22"/>
                <w:szCs w:val="22"/>
                <w:lang w:val="en-GB"/>
              </w:rPr>
              <w:t>0</w:t>
            </w:r>
          </w:p>
        </w:tc>
        <w:tc>
          <w:tcPr>
            <w:tcW w:w="1405" w:type="dxa"/>
            <w:hideMark/>
          </w:tcPr>
          <w:p w14:paraId="5B48BFA5" w14:textId="77777777" w:rsidR="00DB12D9" w:rsidRPr="001037FB" w:rsidRDefault="00DB12D9" w:rsidP="00CA5298">
            <w:pPr>
              <w:spacing w:line="480" w:lineRule="auto"/>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sz w:val="22"/>
                <w:szCs w:val="22"/>
                <w:lang w:val="en-GB"/>
              </w:rPr>
            </w:pPr>
            <w:r w:rsidRPr="001037FB">
              <w:rPr>
                <w:rFonts w:ascii="Cambria" w:eastAsia="Times New Roman" w:hAnsi="Cambria" w:cs="Times New Roman"/>
                <w:color w:val="000000"/>
                <w:sz w:val="22"/>
                <w:szCs w:val="22"/>
                <w:lang w:val="en-GB"/>
              </w:rPr>
              <w:t>5</w:t>
            </w:r>
            <w:r>
              <w:rPr>
                <w:rFonts w:ascii="Cambria" w:eastAsia="Times New Roman" w:hAnsi="Cambria" w:cs="Times New Roman"/>
                <w:color w:val="000000"/>
                <w:sz w:val="22"/>
                <w:szCs w:val="22"/>
                <w:lang w:val="en-GB"/>
              </w:rPr>
              <w:t xml:space="preserve"> </w:t>
            </w:r>
            <w:r w:rsidRPr="008439F1">
              <w:rPr>
                <w:rFonts w:ascii="Mzyufysqmglalgttoelnwcnknxf" w:hAnsi="Mzyufysqmglalgttoelnwcnknxf" w:cs="Mzyufysqmglalgttoelnwcnknxf"/>
                <w:color w:val="3F3F3F"/>
                <w:vertAlign w:val="superscript"/>
              </w:rPr>
              <w:t>‡</w:t>
            </w:r>
          </w:p>
        </w:tc>
      </w:tr>
      <w:tr w:rsidR="00DB12D9" w:rsidRPr="00E66809" w14:paraId="430D3022" w14:textId="77777777" w:rsidTr="00DB12D9">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66" w:type="dxa"/>
            <w:vMerge/>
            <w:hideMark/>
          </w:tcPr>
          <w:p w14:paraId="7119E1EA" w14:textId="77777777" w:rsidR="00DB12D9" w:rsidRPr="00E66809" w:rsidRDefault="00DB12D9" w:rsidP="00CA5298">
            <w:pPr>
              <w:spacing w:line="480" w:lineRule="auto"/>
              <w:rPr>
                <w:rFonts w:ascii="Cambria" w:eastAsia="Times New Roman" w:hAnsi="Cambria" w:cs="Times New Roman"/>
                <w:b w:val="0"/>
                <w:bCs w:val="0"/>
                <w:color w:val="000000"/>
                <w:sz w:val="22"/>
                <w:szCs w:val="22"/>
                <w:lang w:val="en-GB"/>
              </w:rPr>
            </w:pPr>
          </w:p>
        </w:tc>
        <w:tc>
          <w:tcPr>
            <w:tcW w:w="1276" w:type="dxa"/>
            <w:hideMark/>
          </w:tcPr>
          <w:p w14:paraId="08FCD170" w14:textId="77777777" w:rsidR="00DB12D9" w:rsidRPr="00E66809" w:rsidRDefault="00DB12D9" w:rsidP="00CA5298">
            <w:pPr>
              <w:spacing w:line="480" w:lineRule="auto"/>
              <w:ind w:right="34"/>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sz w:val="22"/>
                <w:szCs w:val="22"/>
                <w:lang w:val="en-GB"/>
              </w:rPr>
            </w:pPr>
            <w:r w:rsidRPr="00E66809">
              <w:rPr>
                <w:rFonts w:ascii="Cambria" w:eastAsia="Times New Roman" w:hAnsi="Cambria" w:cs="Times New Roman"/>
                <w:color w:val="000000"/>
                <w:sz w:val="22"/>
                <w:szCs w:val="22"/>
                <w:lang w:val="en-GB"/>
              </w:rPr>
              <w:t xml:space="preserve">Temporal </w:t>
            </w:r>
          </w:p>
        </w:tc>
        <w:tc>
          <w:tcPr>
            <w:tcW w:w="1275" w:type="dxa"/>
            <w:hideMark/>
          </w:tcPr>
          <w:p w14:paraId="65FB59E0" w14:textId="77777777" w:rsidR="00DB12D9" w:rsidRPr="001037FB" w:rsidRDefault="00DB12D9" w:rsidP="00CA5298">
            <w:pPr>
              <w:spacing w:line="480" w:lineRule="auto"/>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sz w:val="22"/>
                <w:szCs w:val="22"/>
                <w:lang w:val="en-GB"/>
              </w:rPr>
            </w:pPr>
            <w:r w:rsidRPr="001037FB">
              <w:rPr>
                <w:rFonts w:ascii="Cambria" w:eastAsia="Times New Roman" w:hAnsi="Cambria" w:cs="Times New Roman"/>
                <w:color w:val="000000"/>
                <w:sz w:val="22"/>
                <w:szCs w:val="22"/>
                <w:lang w:val="en-GB"/>
              </w:rPr>
              <w:t xml:space="preserve">1 </w:t>
            </w:r>
          </w:p>
        </w:tc>
        <w:tc>
          <w:tcPr>
            <w:tcW w:w="1289" w:type="dxa"/>
            <w:hideMark/>
          </w:tcPr>
          <w:p w14:paraId="76B3DC4F" w14:textId="77777777" w:rsidR="00DB12D9" w:rsidRPr="001037FB" w:rsidRDefault="00DB12D9" w:rsidP="00CA5298">
            <w:pPr>
              <w:spacing w:line="480" w:lineRule="auto"/>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sz w:val="22"/>
                <w:szCs w:val="22"/>
                <w:lang w:val="en-GB"/>
              </w:rPr>
            </w:pPr>
            <w:r w:rsidRPr="001037FB">
              <w:rPr>
                <w:rFonts w:ascii="Cambria" w:eastAsia="Times New Roman" w:hAnsi="Cambria" w:cs="Times New Roman"/>
                <w:color w:val="000000"/>
                <w:sz w:val="22"/>
                <w:szCs w:val="22"/>
                <w:lang w:val="en-GB"/>
              </w:rPr>
              <w:t xml:space="preserve">0 </w:t>
            </w:r>
          </w:p>
        </w:tc>
        <w:tc>
          <w:tcPr>
            <w:tcW w:w="1405" w:type="dxa"/>
            <w:hideMark/>
          </w:tcPr>
          <w:p w14:paraId="6D17BF27" w14:textId="77777777" w:rsidR="00DB12D9" w:rsidRPr="001037FB" w:rsidRDefault="00DB12D9" w:rsidP="00CA5298">
            <w:pPr>
              <w:spacing w:line="480" w:lineRule="auto"/>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sz w:val="22"/>
                <w:szCs w:val="22"/>
                <w:lang w:val="en-GB"/>
              </w:rPr>
            </w:pPr>
            <w:r w:rsidRPr="001037FB">
              <w:rPr>
                <w:rFonts w:ascii="Cambria" w:eastAsia="Times New Roman" w:hAnsi="Cambria" w:cs="Times New Roman"/>
                <w:color w:val="000000"/>
                <w:sz w:val="22"/>
                <w:szCs w:val="22"/>
                <w:lang w:val="en-GB"/>
              </w:rPr>
              <w:t>6</w:t>
            </w:r>
            <w:r>
              <w:rPr>
                <w:rFonts w:ascii="Cambria" w:eastAsia="Times New Roman" w:hAnsi="Cambria" w:cs="Times New Roman"/>
                <w:color w:val="000000"/>
                <w:sz w:val="22"/>
                <w:szCs w:val="22"/>
                <w:lang w:val="en-GB"/>
              </w:rPr>
              <w:t xml:space="preserve"> </w:t>
            </w:r>
            <w:r w:rsidRPr="008439F1">
              <w:rPr>
                <w:rFonts w:ascii="Mzyufysqmglalgttoelnwcnknxf" w:hAnsi="Mzyufysqmglalgttoelnwcnknxf" w:cs="Mzyufysqmglalgttoelnwcnknxf"/>
                <w:color w:val="3F3F3F"/>
                <w:vertAlign w:val="superscript"/>
              </w:rPr>
              <w:t>‡</w:t>
            </w:r>
          </w:p>
        </w:tc>
      </w:tr>
      <w:tr w:rsidR="00DB12D9" w:rsidRPr="00E66809" w14:paraId="2EF3B043" w14:textId="77777777" w:rsidTr="00DB12D9">
        <w:trPr>
          <w:trHeight w:val="300"/>
        </w:trPr>
        <w:tc>
          <w:tcPr>
            <w:cnfStyle w:val="001000000000" w:firstRow="0" w:lastRow="0" w:firstColumn="1" w:lastColumn="0" w:oddVBand="0" w:evenVBand="0" w:oddHBand="0" w:evenHBand="0" w:firstRowFirstColumn="0" w:firstRowLastColumn="0" w:lastRowFirstColumn="0" w:lastRowLastColumn="0"/>
            <w:tcW w:w="866" w:type="dxa"/>
            <w:vMerge/>
            <w:hideMark/>
          </w:tcPr>
          <w:p w14:paraId="6BFC50A8" w14:textId="77777777" w:rsidR="00DB12D9" w:rsidRPr="00E66809" w:rsidRDefault="00DB12D9" w:rsidP="00CA5298">
            <w:pPr>
              <w:spacing w:line="480" w:lineRule="auto"/>
              <w:rPr>
                <w:rFonts w:ascii="Cambria" w:eastAsia="Times New Roman" w:hAnsi="Cambria" w:cs="Times New Roman"/>
                <w:b w:val="0"/>
                <w:bCs w:val="0"/>
                <w:color w:val="000000"/>
                <w:sz w:val="22"/>
                <w:szCs w:val="22"/>
                <w:lang w:val="en-GB"/>
              </w:rPr>
            </w:pPr>
          </w:p>
        </w:tc>
        <w:tc>
          <w:tcPr>
            <w:tcW w:w="1276" w:type="dxa"/>
            <w:hideMark/>
          </w:tcPr>
          <w:p w14:paraId="49AF21BC" w14:textId="77777777" w:rsidR="00DB12D9" w:rsidRPr="00E66809" w:rsidRDefault="00DB12D9" w:rsidP="00CA5298">
            <w:pPr>
              <w:spacing w:line="480" w:lineRule="auto"/>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sz w:val="22"/>
                <w:szCs w:val="22"/>
                <w:lang w:val="en-GB"/>
              </w:rPr>
            </w:pPr>
            <w:r w:rsidRPr="00E66809">
              <w:rPr>
                <w:rFonts w:ascii="Cambria" w:eastAsia="Times New Roman" w:hAnsi="Cambria" w:cs="Times New Roman"/>
                <w:color w:val="000000"/>
                <w:sz w:val="22"/>
                <w:szCs w:val="22"/>
                <w:lang w:val="en-GB"/>
              </w:rPr>
              <w:t xml:space="preserve">Parietal </w:t>
            </w:r>
          </w:p>
        </w:tc>
        <w:tc>
          <w:tcPr>
            <w:tcW w:w="1275" w:type="dxa"/>
            <w:hideMark/>
          </w:tcPr>
          <w:p w14:paraId="5EAE07EE" w14:textId="77777777" w:rsidR="00DB12D9" w:rsidRPr="001037FB" w:rsidRDefault="00DB12D9" w:rsidP="00CA5298">
            <w:pPr>
              <w:spacing w:line="480" w:lineRule="auto"/>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sz w:val="22"/>
                <w:szCs w:val="22"/>
                <w:lang w:val="en-GB"/>
              </w:rPr>
            </w:pPr>
            <w:r w:rsidRPr="001037FB">
              <w:rPr>
                <w:rFonts w:ascii="Cambria" w:eastAsia="Times New Roman" w:hAnsi="Cambria" w:cs="Times New Roman"/>
                <w:color w:val="000000"/>
                <w:sz w:val="22"/>
                <w:szCs w:val="22"/>
                <w:lang w:val="en-GB"/>
              </w:rPr>
              <w:t xml:space="preserve">2 </w:t>
            </w:r>
          </w:p>
        </w:tc>
        <w:tc>
          <w:tcPr>
            <w:tcW w:w="1289" w:type="dxa"/>
            <w:hideMark/>
          </w:tcPr>
          <w:p w14:paraId="55731F1C" w14:textId="77777777" w:rsidR="00DB12D9" w:rsidRPr="001037FB" w:rsidRDefault="00DB12D9" w:rsidP="00CA5298">
            <w:pPr>
              <w:spacing w:line="480" w:lineRule="auto"/>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sz w:val="22"/>
                <w:szCs w:val="22"/>
                <w:lang w:val="en-GB"/>
              </w:rPr>
            </w:pPr>
            <w:r w:rsidRPr="001037FB">
              <w:rPr>
                <w:rFonts w:ascii="Cambria" w:eastAsia="Times New Roman" w:hAnsi="Cambria" w:cs="Times New Roman"/>
                <w:color w:val="000000"/>
                <w:sz w:val="22"/>
                <w:szCs w:val="22"/>
                <w:lang w:val="en-GB"/>
              </w:rPr>
              <w:t>2</w:t>
            </w:r>
          </w:p>
        </w:tc>
        <w:tc>
          <w:tcPr>
            <w:tcW w:w="1405" w:type="dxa"/>
            <w:hideMark/>
          </w:tcPr>
          <w:p w14:paraId="3C7D535B" w14:textId="77777777" w:rsidR="00DB12D9" w:rsidRPr="001037FB" w:rsidRDefault="00DB12D9" w:rsidP="00CA5298">
            <w:pPr>
              <w:spacing w:line="480" w:lineRule="auto"/>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sz w:val="22"/>
                <w:szCs w:val="22"/>
                <w:lang w:val="en-GB"/>
              </w:rPr>
            </w:pPr>
            <w:r w:rsidRPr="001037FB">
              <w:rPr>
                <w:rFonts w:ascii="Cambria" w:eastAsia="Times New Roman" w:hAnsi="Cambria" w:cs="Times New Roman"/>
                <w:color w:val="000000"/>
                <w:sz w:val="22"/>
                <w:szCs w:val="22"/>
                <w:lang w:val="en-GB"/>
              </w:rPr>
              <w:t>5</w:t>
            </w:r>
          </w:p>
        </w:tc>
      </w:tr>
      <w:tr w:rsidR="00DB12D9" w:rsidRPr="00E66809" w14:paraId="67ED2D15" w14:textId="77777777" w:rsidTr="00DB12D9">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66" w:type="dxa"/>
            <w:vMerge/>
            <w:hideMark/>
          </w:tcPr>
          <w:p w14:paraId="55BDCAE3" w14:textId="77777777" w:rsidR="00DB12D9" w:rsidRPr="00E66809" w:rsidRDefault="00DB12D9" w:rsidP="00CA5298">
            <w:pPr>
              <w:spacing w:line="480" w:lineRule="auto"/>
              <w:rPr>
                <w:rFonts w:ascii="Cambria" w:eastAsia="Times New Roman" w:hAnsi="Cambria" w:cs="Times New Roman"/>
                <w:b w:val="0"/>
                <w:bCs w:val="0"/>
                <w:color w:val="000000"/>
                <w:sz w:val="22"/>
                <w:szCs w:val="22"/>
                <w:lang w:val="en-GB"/>
              </w:rPr>
            </w:pPr>
          </w:p>
        </w:tc>
        <w:tc>
          <w:tcPr>
            <w:tcW w:w="1276" w:type="dxa"/>
            <w:hideMark/>
          </w:tcPr>
          <w:p w14:paraId="6D1D4A6B" w14:textId="77777777" w:rsidR="00DB12D9" w:rsidRPr="00E66809" w:rsidRDefault="00DB12D9" w:rsidP="00CA5298">
            <w:pPr>
              <w:spacing w:line="480" w:lineRule="auto"/>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sz w:val="22"/>
                <w:szCs w:val="22"/>
                <w:lang w:val="en-GB"/>
              </w:rPr>
            </w:pPr>
            <w:r w:rsidRPr="00E66809">
              <w:rPr>
                <w:rFonts w:ascii="Cambria" w:eastAsia="Times New Roman" w:hAnsi="Cambria" w:cs="Times New Roman"/>
                <w:color w:val="000000"/>
                <w:sz w:val="22"/>
                <w:szCs w:val="22"/>
                <w:lang w:val="en-GB"/>
              </w:rPr>
              <w:t xml:space="preserve">Occipital </w:t>
            </w:r>
          </w:p>
        </w:tc>
        <w:tc>
          <w:tcPr>
            <w:tcW w:w="1275" w:type="dxa"/>
            <w:hideMark/>
          </w:tcPr>
          <w:p w14:paraId="17BCD08D" w14:textId="77777777" w:rsidR="00DB12D9" w:rsidRPr="001037FB" w:rsidRDefault="00DB12D9" w:rsidP="00CA5298">
            <w:pPr>
              <w:spacing w:line="480" w:lineRule="auto"/>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sz w:val="22"/>
                <w:szCs w:val="22"/>
                <w:lang w:val="en-GB"/>
              </w:rPr>
            </w:pPr>
            <w:r w:rsidRPr="001037FB">
              <w:rPr>
                <w:rFonts w:ascii="Cambria" w:eastAsia="Times New Roman" w:hAnsi="Cambria" w:cs="Times New Roman"/>
                <w:color w:val="000000"/>
                <w:sz w:val="22"/>
                <w:szCs w:val="22"/>
                <w:lang w:val="en-GB"/>
              </w:rPr>
              <w:t>0</w:t>
            </w:r>
          </w:p>
        </w:tc>
        <w:tc>
          <w:tcPr>
            <w:tcW w:w="1289" w:type="dxa"/>
            <w:hideMark/>
          </w:tcPr>
          <w:p w14:paraId="4199776E" w14:textId="77777777" w:rsidR="00DB12D9" w:rsidRPr="001037FB" w:rsidRDefault="00DB12D9" w:rsidP="00CA5298">
            <w:pPr>
              <w:spacing w:line="480" w:lineRule="auto"/>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sz w:val="22"/>
                <w:szCs w:val="22"/>
                <w:lang w:val="en-GB"/>
              </w:rPr>
            </w:pPr>
            <w:r w:rsidRPr="001037FB">
              <w:rPr>
                <w:rFonts w:ascii="Cambria" w:eastAsia="Times New Roman" w:hAnsi="Cambria" w:cs="Times New Roman"/>
                <w:color w:val="000000"/>
                <w:sz w:val="22"/>
                <w:szCs w:val="22"/>
                <w:lang w:val="en-GB"/>
              </w:rPr>
              <w:t>1</w:t>
            </w:r>
          </w:p>
        </w:tc>
        <w:tc>
          <w:tcPr>
            <w:tcW w:w="1405" w:type="dxa"/>
            <w:hideMark/>
          </w:tcPr>
          <w:p w14:paraId="3787985E" w14:textId="77777777" w:rsidR="00DB12D9" w:rsidRPr="001037FB" w:rsidRDefault="00DB12D9" w:rsidP="00CA5298">
            <w:pPr>
              <w:spacing w:line="480" w:lineRule="auto"/>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sz w:val="22"/>
                <w:szCs w:val="22"/>
                <w:lang w:val="en-GB"/>
              </w:rPr>
            </w:pPr>
            <w:r w:rsidRPr="001037FB">
              <w:rPr>
                <w:rFonts w:ascii="Cambria" w:eastAsia="Times New Roman" w:hAnsi="Cambria" w:cs="Times New Roman"/>
                <w:color w:val="000000"/>
                <w:sz w:val="22"/>
                <w:szCs w:val="22"/>
                <w:lang w:val="en-GB"/>
              </w:rPr>
              <w:t xml:space="preserve">5 </w:t>
            </w:r>
            <w:r w:rsidRPr="008439F1">
              <w:rPr>
                <w:rFonts w:ascii="Mzyufysqmglalgttoelnwcnknxf" w:hAnsi="Mzyufysqmglalgttoelnwcnknxf" w:cs="Mzyufysqmglalgttoelnwcnknxf"/>
                <w:color w:val="3F3F3F"/>
                <w:vertAlign w:val="superscript"/>
              </w:rPr>
              <w:t>‡</w:t>
            </w:r>
          </w:p>
        </w:tc>
      </w:tr>
      <w:tr w:rsidR="00DB12D9" w:rsidRPr="00E66809" w14:paraId="166D8A75" w14:textId="77777777" w:rsidTr="00DB12D9">
        <w:trPr>
          <w:trHeight w:val="300"/>
        </w:trPr>
        <w:tc>
          <w:tcPr>
            <w:cnfStyle w:val="001000000000" w:firstRow="0" w:lastRow="0" w:firstColumn="1" w:lastColumn="0" w:oddVBand="0" w:evenVBand="0" w:oddHBand="0" w:evenHBand="0" w:firstRowFirstColumn="0" w:firstRowLastColumn="0" w:lastRowFirstColumn="0" w:lastRowLastColumn="0"/>
            <w:tcW w:w="866" w:type="dxa"/>
            <w:vMerge/>
            <w:hideMark/>
          </w:tcPr>
          <w:p w14:paraId="10E75DCB" w14:textId="77777777" w:rsidR="00DB12D9" w:rsidRPr="00E66809" w:rsidRDefault="00DB12D9" w:rsidP="00CA5298">
            <w:pPr>
              <w:spacing w:line="480" w:lineRule="auto"/>
              <w:rPr>
                <w:rFonts w:ascii="Cambria" w:eastAsia="Times New Roman" w:hAnsi="Cambria" w:cs="Times New Roman"/>
                <w:b w:val="0"/>
                <w:bCs w:val="0"/>
                <w:color w:val="000000"/>
                <w:sz w:val="22"/>
                <w:szCs w:val="22"/>
                <w:lang w:val="en-GB"/>
              </w:rPr>
            </w:pPr>
          </w:p>
        </w:tc>
        <w:tc>
          <w:tcPr>
            <w:tcW w:w="1276" w:type="dxa"/>
            <w:hideMark/>
          </w:tcPr>
          <w:p w14:paraId="1705DC16" w14:textId="77777777" w:rsidR="00DB12D9" w:rsidRPr="00E66809" w:rsidRDefault="00DB12D9" w:rsidP="00CA5298">
            <w:pPr>
              <w:spacing w:line="480" w:lineRule="auto"/>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sz w:val="22"/>
                <w:szCs w:val="22"/>
                <w:lang w:val="en-GB"/>
              </w:rPr>
            </w:pPr>
            <w:r w:rsidRPr="00E66809">
              <w:rPr>
                <w:rFonts w:ascii="Cambria" w:eastAsia="Times New Roman" w:hAnsi="Cambria" w:cs="Times New Roman"/>
                <w:color w:val="000000"/>
                <w:sz w:val="22"/>
                <w:szCs w:val="22"/>
                <w:lang w:val="en-GB"/>
              </w:rPr>
              <w:t xml:space="preserve">Insula  </w:t>
            </w:r>
          </w:p>
        </w:tc>
        <w:tc>
          <w:tcPr>
            <w:tcW w:w="1275" w:type="dxa"/>
            <w:noWrap/>
            <w:hideMark/>
          </w:tcPr>
          <w:p w14:paraId="56D8F954" w14:textId="77777777" w:rsidR="00DB12D9" w:rsidRPr="001037FB" w:rsidRDefault="00DB12D9" w:rsidP="00CA5298">
            <w:pPr>
              <w:spacing w:line="480" w:lineRule="auto"/>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sz w:val="22"/>
                <w:szCs w:val="22"/>
                <w:lang w:val="en-GB"/>
              </w:rPr>
            </w:pPr>
            <w:r w:rsidRPr="001037FB">
              <w:rPr>
                <w:rFonts w:ascii="Cambria" w:eastAsia="Times New Roman" w:hAnsi="Cambria" w:cs="Times New Roman"/>
                <w:color w:val="000000"/>
                <w:sz w:val="22"/>
                <w:szCs w:val="22"/>
                <w:lang w:val="en-GB"/>
              </w:rPr>
              <w:t xml:space="preserve">1 </w:t>
            </w:r>
          </w:p>
        </w:tc>
        <w:tc>
          <w:tcPr>
            <w:tcW w:w="1289" w:type="dxa"/>
            <w:noWrap/>
            <w:hideMark/>
          </w:tcPr>
          <w:p w14:paraId="5CE1F457" w14:textId="77777777" w:rsidR="00DB12D9" w:rsidRPr="001037FB" w:rsidRDefault="00DB12D9" w:rsidP="00CA5298">
            <w:pPr>
              <w:spacing w:line="480" w:lineRule="auto"/>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sz w:val="22"/>
                <w:szCs w:val="22"/>
                <w:lang w:val="en-GB"/>
              </w:rPr>
            </w:pPr>
            <w:r w:rsidRPr="001037FB">
              <w:rPr>
                <w:rFonts w:ascii="Cambria" w:eastAsia="Times New Roman" w:hAnsi="Cambria" w:cs="Times New Roman"/>
                <w:color w:val="000000"/>
                <w:sz w:val="22"/>
                <w:szCs w:val="22"/>
                <w:lang w:val="en-GB"/>
              </w:rPr>
              <w:t>0</w:t>
            </w:r>
          </w:p>
        </w:tc>
        <w:tc>
          <w:tcPr>
            <w:tcW w:w="1405" w:type="dxa"/>
            <w:noWrap/>
            <w:hideMark/>
          </w:tcPr>
          <w:p w14:paraId="63678BDD" w14:textId="77777777" w:rsidR="00DB12D9" w:rsidRPr="001037FB" w:rsidRDefault="00DB12D9" w:rsidP="00CA5298">
            <w:pPr>
              <w:spacing w:line="480" w:lineRule="auto"/>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sz w:val="22"/>
                <w:szCs w:val="22"/>
                <w:lang w:val="en-GB"/>
              </w:rPr>
            </w:pPr>
            <w:r w:rsidRPr="001037FB">
              <w:rPr>
                <w:rFonts w:ascii="Cambria" w:eastAsia="Times New Roman" w:hAnsi="Cambria" w:cs="Times New Roman"/>
                <w:color w:val="000000"/>
                <w:sz w:val="22"/>
                <w:szCs w:val="22"/>
                <w:lang w:val="en-GB"/>
              </w:rPr>
              <w:t>3</w:t>
            </w:r>
          </w:p>
        </w:tc>
      </w:tr>
    </w:tbl>
    <w:p w14:paraId="6C9346CD" w14:textId="77777777" w:rsidR="001F6364" w:rsidRDefault="001F6364" w:rsidP="00A51CE2">
      <w:pPr>
        <w:spacing w:line="360" w:lineRule="auto"/>
      </w:pPr>
    </w:p>
    <w:p w14:paraId="66906CCA" w14:textId="77777777" w:rsidR="00DB12D9" w:rsidRDefault="00DB12D9" w:rsidP="00A51CE2">
      <w:pPr>
        <w:spacing w:line="360" w:lineRule="auto"/>
      </w:pPr>
    </w:p>
    <w:p w14:paraId="1CB97D07" w14:textId="77777777" w:rsidR="00DB12D9" w:rsidRPr="00F7644C" w:rsidRDefault="00DB12D9" w:rsidP="00DB12D9">
      <w:pPr>
        <w:spacing w:line="480" w:lineRule="auto"/>
        <w:rPr>
          <w:vertAlign w:val="superscript"/>
        </w:rPr>
      </w:pPr>
      <w:r>
        <w:t xml:space="preserve">Table 2: Number (percentage) of cases with lCMB in the whole brain and in each anatomical region across three diagnostic groups. </w:t>
      </w:r>
      <w:proofErr w:type="gramStart"/>
      <w:r>
        <w:rPr>
          <w:vertAlign w:val="superscript"/>
        </w:rPr>
        <w:t xml:space="preserve">* </w:t>
      </w:r>
      <w:r>
        <w:t>:</w:t>
      </w:r>
      <w:proofErr w:type="gramEnd"/>
      <w:r>
        <w:t xml:space="preserve"> significant difference between HC and AD (p=0.01); </w:t>
      </w:r>
      <w:r w:rsidRPr="008439F1">
        <w:rPr>
          <w:rFonts w:ascii="Mzyufysqmglalgttoelnwcnknxf" w:hAnsi="Mzyufysqmglalgttoelnwcnknxf" w:cs="Mzyufysqmglalgttoelnwcnknxf"/>
          <w:color w:val="3F3F3F"/>
          <w:vertAlign w:val="superscript"/>
        </w:rPr>
        <w:t>†</w:t>
      </w:r>
      <w:r>
        <w:rPr>
          <w:vertAlign w:val="superscript"/>
        </w:rPr>
        <w:t xml:space="preserve"> </w:t>
      </w:r>
      <w:r>
        <w:t xml:space="preserve">: significant difference between MCI and AD (p=0.004);  </w:t>
      </w:r>
      <w:r w:rsidRPr="008439F1">
        <w:rPr>
          <w:rFonts w:ascii="Mzyufysqmglalgttoelnwcnknxf" w:hAnsi="Mzyufysqmglalgttoelnwcnknxf" w:cs="Mzyufysqmglalgttoelnwcnknxf"/>
          <w:color w:val="3F3F3F"/>
          <w:vertAlign w:val="superscript"/>
        </w:rPr>
        <w:t>‡</w:t>
      </w:r>
      <w:r>
        <w:rPr>
          <w:vertAlign w:val="superscript"/>
        </w:rPr>
        <w:t xml:space="preserve"> </w:t>
      </w:r>
      <w:r>
        <w:t xml:space="preserve">: significant differences between AD and both MCI &amp; HC (p&lt;0.01).  </w:t>
      </w:r>
    </w:p>
    <w:p w14:paraId="4DAA638A" w14:textId="77777777" w:rsidR="00DB12D9" w:rsidRDefault="00DB12D9" w:rsidP="00A51CE2">
      <w:pPr>
        <w:spacing w:line="360" w:lineRule="auto"/>
      </w:pPr>
    </w:p>
    <w:p w14:paraId="6910148A" w14:textId="77777777" w:rsidR="001F6364" w:rsidRDefault="001F6364" w:rsidP="00A51CE2">
      <w:pPr>
        <w:spacing w:line="360" w:lineRule="auto"/>
      </w:pPr>
    </w:p>
    <w:p w14:paraId="6E4971AC" w14:textId="77777777" w:rsidR="001F6364" w:rsidRDefault="001F6364" w:rsidP="00A51CE2">
      <w:pPr>
        <w:spacing w:line="360" w:lineRule="auto"/>
        <w:sectPr w:rsidR="001F6364" w:rsidSect="001C500F">
          <w:pgSz w:w="11900" w:h="16840"/>
          <w:pgMar w:top="1440" w:right="1800" w:bottom="1440" w:left="1800" w:header="708" w:footer="708" w:gutter="0"/>
          <w:cols w:space="708"/>
          <w:docGrid w:linePitch="360"/>
        </w:sectPr>
      </w:pPr>
    </w:p>
    <w:p w14:paraId="28F0EBE5" w14:textId="2DE4CBD3" w:rsidR="001F6364" w:rsidRDefault="001F6364" w:rsidP="009442B4">
      <w:pPr>
        <w:spacing w:line="360" w:lineRule="auto"/>
        <w:outlineLvl w:val="0"/>
        <w:rPr>
          <w:b/>
        </w:rPr>
      </w:pPr>
      <w:r>
        <w:rPr>
          <w:b/>
        </w:rPr>
        <w:lastRenderedPageBreak/>
        <w:t>Figures’ legend</w:t>
      </w:r>
      <w:r w:rsidR="00F167DC">
        <w:rPr>
          <w:b/>
        </w:rPr>
        <w:t>s</w:t>
      </w:r>
      <w:r>
        <w:rPr>
          <w:b/>
        </w:rPr>
        <w:t>:</w:t>
      </w:r>
    </w:p>
    <w:p w14:paraId="7360EA0F" w14:textId="77777777" w:rsidR="001F6364" w:rsidRDefault="001F6364" w:rsidP="00A51CE2">
      <w:pPr>
        <w:spacing w:line="360" w:lineRule="auto"/>
        <w:rPr>
          <w:b/>
        </w:rPr>
      </w:pPr>
    </w:p>
    <w:p w14:paraId="33E09F54" w14:textId="47B0953C" w:rsidR="001F6364" w:rsidRPr="000261A5" w:rsidRDefault="0048102F" w:rsidP="00A51CE2">
      <w:pPr>
        <w:spacing w:line="360" w:lineRule="auto"/>
      </w:pPr>
      <w:r>
        <w:rPr>
          <w:b/>
        </w:rPr>
        <w:t xml:space="preserve">Figure 1: </w:t>
      </w:r>
      <w:r>
        <w:t>Susceptibility-weighted-image (SWI) (A) with multiple lobar CMBs (</w:t>
      </w:r>
      <w:r w:rsidR="00BE2938">
        <w:t xml:space="preserve">white </w:t>
      </w:r>
      <w:r>
        <w:t>arrows)</w:t>
      </w:r>
      <w:r w:rsidR="000261A5">
        <w:t xml:space="preserve"> in </w:t>
      </w:r>
      <w:r w:rsidR="0001477B">
        <w:t xml:space="preserve">left and right frontal and parietal lobes in </w:t>
      </w:r>
      <w:r w:rsidR="000261A5">
        <w:t>an AD case.</w:t>
      </w:r>
      <w:r>
        <w:t xml:space="preserve"> Fludeoxyglucose</w:t>
      </w:r>
      <w:r w:rsidR="000261A5">
        <w:t xml:space="preserve"> (FDG)-</w:t>
      </w:r>
      <w:r>
        <w:t xml:space="preserve"> </w:t>
      </w:r>
      <w:r w:rsidR="000261A5">
        <w:t xml:space="preserve">(B) and Pittsburgh compound B (PiB)-PET (C) </w:t>
      </w:r>
      <w:r w:rsidR="00157EDC">
        <w:t>i</w:t>
      </w:r>
      <w:r w:rsidR="000261A5">
        <w:t xml:space="preserve">n the same </w:t>
      </w:r>
      <w:r w:rsidR="00157EDC">
        <w:t>individual</w:t>
      </w:r>
      <w:r w:rsidR="000261A5">
        <w:t xml:space="preserve"> showed hypometabolism in the parietal regions and widespread amyloid deposition</w:t>
      </w:r>
      <w:r w:rsidR="0027472A">
        <w:t xml:space="preserve"> in the frontal, parietal lobes</w:t>
      </w:r>
      <w:r w:rsidR="000261A5">
        <w:t xml:space="preserve">. </w:t>
      </w:r>
    </w:p>
    <w:p w14:paraId="4B4D1861" w14:textId="77777777" w:rsidR="001F6364" w:rsidRDefault="001F6364" w:rsidP="00A51CE2">
      <w:pPr>
        <w:spacing w:line="360" w:lineRule="auto"/>
        <w:rPr>
          <w:b/>
        </w:rPr>
      </w:pPr>
    </w:p>
    <w:p w14:paraId="3D966A09" w14:textId="6D76A80D" w:rsidR="001F6364" w:rsidRPr="00643145" w:rsidRDefault="001F6364" w:rsidP="00A51CE2">
      <w:pPr>
        <w:spacing w:line="360" w:lineRule="auto"/>
      </w:pPr>
      <w:r>
        <w:rPr>
          <w:b/>
        </w:rPr>
        <w:t>Figure 2:</w:t>
      </w:r>
      <w:r w:rsidR="008B27F9">
        <w:rPr>
          <w:b/>
        </w:rPr>
        <w:t xml:space="preserve"> </w:t>
      </w:r>
      <w:r w:rsidR="00643145">
        <w:t>Level</w:t>
      </w:r>
      <w:r w:rsidR="00157EDC">
        <w:t>s</w:t>
      </w:r>
      <w:r w:rsidR="00643145">
        <w:t xml:space="preserve"> of lat</w:t>
      </w:r>
      <w:r w:rsidR="00F6771E">
        <w:t>e Pittsburgh compound B (l-PiB)(A), early PiB (e-PiB)</w:t>
      </w:r>
      <w:r w:rsidR="00643145">
        <w:t>(B) and Fludeoxyglucose (FDG) SUVR</w:t>
      </w:r>
      <w:r w:rsidR="00F6771E">
        <w:t>s</w:t>
      </w:r>
      <w:r w:rsidR="00643145">
        <w:t xml:space="preserve"> </w:t>
      </w:r>
      <w:r w:rsidR="00F6771E">
        <w:t xml:space="preserve">(C) </w:t>
      </w:r>
      <w:r w:rsidR="00643145">
        <w:t>in AD and Mild cognitive impairment (MCI) participants with and without cerebral microbleeds</w:t>
      </w:r>
      <w:r w:rsidR="00F6771E">
        <w:t xml:space="preserve"> (CMB).                             </w:t>
      </w:r>
      <w:proofErr w:type="gramStart"/>
      <w:r w:rsidR="00F6771E">
        <w:t>* :</w:t>
      </w:r>
      <w:proofErr w:type="gramEnd"/>
      <w:r w:rsidR="00F6771E">
        <w:t xml:space="preserve"> p&lt;0.05, ** : p&lt;0.01</w:t>
      </w:r>
    </w:p>
    <w:p w14:paraId="4E6EBDCD" w14:textId="77777777" w:rsidR="001F6364" w:rsidRDefault="001F6364" w:rsidP="00A51CE2">
      <w:pPr>
        <w:spacing w:line="360" w:lineRule="auto"/>
      </w:pPr>
    </w:p>
    <w:p w14:paraId="097435D8" w14:textId="77777777" w:rsidR="001F6364" w:rsidRDefault="001F6364" w:rsidP="00A51CE2">
      <w:pPr>
        <w:spacing w:line="360" w:lineRule="auto"/>
      </w:pPr>
    </w:p>
    <w:p w14:paraId="4A42672D" w14:textId="77777777" w:rsidR="001F6364" w:rsidRDefault="001F6364" w:rsidP="00A51CE2">
      <w:pPr>
        <w:spacing w:line="360" w:lineRule="auto"/>
      </w:pPr>
    </w:p>
    <w:p w14:paraId="707CFCAA" w14:textId="77777777" w:rsidR="001F6364" w:rsidRDefault="001F6364" w:rsidP="00A51CE2">
      <w:pPr>
        <w:spacing w:line="360" w:lineRule="auto"/>
      </w:pPr>
    </w:p>
    <w:p w14:paraId="05F6055D" w14:textId="77777777" w:rsidR="001F6364" w:rsidRDefault="001F6364" w:rsidP="00A51CE2">
      <w:pPr>
        <w:spacing w:line="360" w:lineRule="auto"/>
      </w:pPr>
    </w:p>
    <w:p w14:paraId="4A388126" w14:textId="12F09112" w:rsidR="001F6364" w:rsidRPr="00A51CE2" w:rsidRDefault="001F6364" w:rsidP="00A51CE2">
      <w:pPr>
        <w:spacing w:line="360" w:lineRule="auto"/>
      </w:pPr>
    </w:p>
    <w:sectPr w:rsidR="001F6364" w:rsidRPr="00A51CE2" w:rsidSect="001C500F">
      <w:pgSz w:w="11900" w:h="16840"/>
      <w:pgMar w:top="1440" w:right="1800" w:bottom="1440" w:left="180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2D18AE5" w15:done="0"/>
  <w15:commentEx w15:paraId="4FC9EB8D" w15:done="0"/>
  <w15:commentEx w15:paraId="298C25E8" w15:done="0"/>
  <w15:commentEx w15:paraId="3BA40E3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71EC342" w16cid:durableId="1F1ACBD0"/>
  <w16cid:commentId w16cid:paraId="233A5DA1" w16cid:durableId="1F1ACD6B"/>
  <w16cid:commentId w16cid:paraId="5F6A3D59" w16cid:durableId="1F01C9DD"/>
  <w16cid:commentId w16cid:paraId="04B77ABE" w16cid:durableId="1F01D4AB"/>
  <w16cid:commentId w16cid:paraId="57EA191E" w16cid:durableId="1F1ADC07"/>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5E1654" w14:textId="77777777" w:rsidR="00294CF0" w:rsidRDefault="00294CF0" w:rsidP="00663128">
      <w:r>
        <w:separator/>
      </w:r>
    </w:p>
  </w:endnote>
  <w:endnote w:type="continuationSeparator" w:id="0">
    <w:p w14:paraId="563DD46E" w14:textId="77777777" w:rsidR="00294CF0" w:rsidRDefault="00294CF0" w:rsidP="00663128">
      <w:r>
        <w:continuationSeparator/>
      </w:r>
    </w:p>
  </w:endnote>
  <w:endnote w:type="continuationNotice" w:id="1">
    <w:p w14:paraId="57C2FC2B" w14:textId="77777777" w:rsidR="00294CF0" w:rsidRDefault="00294CF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Segoe UI">
    <w:altName w:val="Athelas Italic"/>
    <w:panose1 w:val="00000000000000000000"/>
    <w:charset w:val="00"/>
    <w:family w:val="swiss"/>
    <w:notTrueType/>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Mzyufysqmglalgttoelnwcnknxf">
    <w:altName w:val="Cambria"/>
    <w:panose1 w:val="00000000000000000000"/>
    <w:charset w:val="00"/>
    <w:family w:val="auto"/>
    <w:notTrueType/>
    <w:pitch w:val="default"/>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E6E1A9" w14:textId="77777777" w:rsidR="00294CF0" w:rsidRDefault="00294CF0" w:rsidP="001138F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9CD0FDF" w14:textId="77777777" w:rsidR="00294CF0" w:rsidRDefault="00294CF0" w:rsidP="00663128">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9C5DE4" w14:textId="28C56FA3" w:rsidR="00294CF0" w:rsidRDefault="00294CF0" w:rsidP="001138F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D545B">
      <w:rPr>
        <w:rStyle w:val="PageNumber"/>
        <w:noProof/>
      </w:rPr>
      <w:t>29</w:t>
    </w:r>
    <w:r>
      <w:rPr>
        <w:rStyle w:val="PageNumber"/>
      </w:rPr>
      <w:fldChar w:fldCharType="end"/>
    </w:r>
  </w:p>
  <w:p w14:paraId="45DA87E6" w14:textId="77777777" w:rsidR="00294CF0" w:rsidRDefault="00294CF0" w:rsidP="00663128">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C6DF445" w14:textId="77777777" w:rsidR="00294CF0" w:rsidRDefault="00294CF0" w:rsidP="00663128">
      <w:r>
        <w:separator/>
      </w:r>
    </w:p>
  </w:footnote>
  <w:footnote w:type="continuationSeparator" w:id="0">
    <w:p w14:paraId="7C23DD41" w14:textId="77777777" w:rsidR="00294CF0" w:rsidRDefault="00294CF0" w:rsidP="00663128">
      <w:r>
        <w:continuationSeparator/>
      </w:r>
    </w:p>
  </w:footnote>
  <w:footnote w:type="continuationNotice" w:id="1">
    <w:p w14:paraId="299D1CC7" w14:textId="77777777" w:rsidR="00294CF0" w:rsidRDefault="00294CF0"/>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DD769F4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30FA2703"/>
    <w:multiLevelType w:val="hybridMultilevel"/>
    <w:tmpl w:val="AB7C3212"/>
    <w:lvl w:ilvl="0" w:tplc="3176C0DA">
      <w:start w:val="1"/>
      <w:numFmt w:val="decimal"/>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57932D5"/>
    <w:multiLevelType w:val="hybridMultilevel"/>
    <w:tmpl w:val="4F165514"/>
    <w:lvl w:ilvl="0" w:tplc="D2A82C50">
      <w:start w:val="3"/>
      <w:numFmt w:val="decimal"/>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FB71BE2"/>
    <w:multiLevelType w:val="hybridMultilevel"/>
    <w:tmpl w:val="DAD0DE18"/>
    <w:lvl w:ilvl="0" w:tplc="4866C3F4">
      <w:start w:val="4"/>
      <w:numFmt w:val="decimal"/>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4721103"/>
    <w:multiLevelType w:val="hybridMultilevel"/>
    <w:tmpl w:val="DEB8C47A"/>
    <w:lvl w:ilvl="0" w:tplc="7CA4FC48">
      <w:start w:val="5"/>
      <w:numFmt w:val="decimal"/>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B402171"/>
    <w:multiLevelType w:val="hybridMultilevel"/>
    <w:tmpl w:val="26B2FF0E"/>
    <w:lvl w:ilvl="0" w:tplc="3176C0DA">
      <w:start w:val="1"/>
      <w:numFmt w:val="decimal"/>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D7967EE"/>
    <w:multiLevelType w:val="hybridMultilevel"/>
    <w:tmpl w:val="1CC8AE96"/>
    <w:lvl w:ilvl="0" w:tplc="B59223FE">
      <w:start w:val="2"/>
      <w:numFmt w:val="decimal"/>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6"/>
  </w:num>
  <w:num w:numId="4">
    <w:abstractNumId w:val="2"/>
  </w:num>
  <w:num w:numId="5">
    <w:abstractNumId w:val="3"/>
  </w:num>
  <w:num w:numId="6">
    <w:abstractNumId w:val="4"/>
  </w:num>
  <w:num w:numId="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jjadi, Seyed">
    <w15:presenceInfo w15:providerId="AD" w15:userId="S-1-5-21-2170363719-1513864841-1999490025-988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E1114"/>
    <w:rsid w:val="000030A5"/>
    <w:rsid w:val="000063DA"/>
    <w:rsid w:val="0001477B"/>
    <w:rsid w:val="00022A52"/>
    <w:rsid w:val="000261A5"/>
    <w:rsid w:val="00030199"/>
    <w:rsid w:val="00032393"/>
    <w:rsid w:val="00041E58"/>
    <w:rsid w:val="000471D9"/>
    <w:rsid w:val="00050A40"/>
    <w:rsid w:val="00060996"/>
    <w:rsid w:val="000707AA"/>
    <w:rsid w:val="000727B7"/>
    <w:rsid w:val="00076860"/>
    <w:rsid w:val="00077BA9"/>
    <w:rsid w:val="00080A05"/>
    <w:rsid w:val="000A5480"/>
    <w:rsid w:val="000C18EA"/>
    <w:rsid w:val="000C26DE"/>
    <w:rsid w:val="000C64A7"/>
    <w:rsid w:val="000F0C61"/>
    <w:rsid w:val="000F445B"/>
    <w:rsid w:val="000F4AF5"/>
    <w:rsid w:val="000F4DB6"/>
    <w:rsid w:val="00100D44"/>
    <w:rsid w:val="00101100"/>
    <w:rsid w:val="00102657"/>
    <w:rsid w:val="00105809"/>
    <w:rsid w:val="00105B80"/>
    <w:rsid w:val="00106F88"/>
    <w:rsid w:val="0011107C"/>
    <w:rsid w:val="001138FB"/>
    <w:rsid w:val="00116105"/>
    <w:rsid w:val="00120F7C"/>
    <w:rsid w:val="00134356"/>
    <w:rsid w:val="00142448"/>
    <w:rsid w:val="0014330E"/>
    <w:rsid w:val="00156A14"/>
    <w:rsid w:val="00157EDC"/>
    <w:rsid w:val="00176988"/>
    <w:rsid w:val="00187833"/>
    <w:rsid w:val="00193325"/>
    <w:rsid w:val="00193952"/>
    <w:rsid w:val="001963A1"/>
    <w:rsid w:val="001B00DB"/>
    <w:rsid w:val="001B1EAE"/>
    <w:rsid w:val="001B39E8"/>
    <w:rsid w:val="001B3E1B"/>
    <w:rsid w:val="001C500F"/>
    <w:rsid w:val="001D21D7"/>
    <w:rsid w:val="001D4589"/>
    <w:rsid w:val="001D6EAA"/>
    <w:rsid w:val="001F306B"/>
    <w:rsid w:val="001F6364"/>
    <w:rsid w:val="00201833"/>
    <w:rsid w:val="002023A5"/>
    <w:rsid w:val="002113C5"/>
    <w:rsid w:val="00222D9F"/>
    <w:rsid w:val="00224EDB"/>
    <w:rsid w:val="00230BD2"/>
    <w:rsid w:val="00250AA7"/>
    <w:rsid w:val="00252D15"/>
    <w:rsid w:val="00253B15"/>
    <w:rsid w:val="002558B0"/>
    <w:rsid w:val="00264A04"/>
    <w:rsid w:val="00273F44"/>
    <w:rsid w:val="0027472A"/>
    <w:rsid w:val="00283669"/>
    <w:rsid w:val="00285DA9"/>
    <w:rsid w:val="00293623"/>
    <w:rsid w:val="00294CF0"/>
    <w:rsid w:val="0029789F"/>
    <w:rsid w:val="002B082C"/>
    <w:rsid w:val="002B5053"/>
    <w:rsid w:val="002B79AB"/>
    <w:rsid w:val="002C16FC"/>
    <w:rsid w:val="002D2D2D"/>
    <w:rsid w:val="002D529E"/>
    <w:rsid w:val="002D728C"/>
    <w:rsid w:val="002E6F36"/>
    <w:rsid w:val="002F1EDF"/>
    <w:rsid w:val="002F3672"/>
    <w:rsid w:val="00304DF9"/>
    <w:rsid w:val="00307BDC"/>
    <w:rsid w:val="0031538E"/>
    <w:rsid w:val="003176A2"/>
    <w:rsid w:val="0032062C"/>
    <w:rsid w:val="0032083D"/>
    <w:rsid w:val="00330639"/>
    <w:rsid w:val="003352B8"/>
    <w:rsid w:val="003377BD"/>
    <w:rsid w:val="00340565"/>
    <w:rsid w:val="00346050"/>
    <w:rsid w:val="0035269A"/>
    <w:rsid w:val="00355FEC"/>
    <w:rsid w:val="0036583E"/>
    <w:rsid w:val="00385636"/>
    <w:rsid w:val="00392FA4"/>
    <w:rsid w:val="00395CB1"/>
    <w:rsid w:val="003A46F3"/>
    <w:rsid w:val="003B4177"/>
    <w:rsid w:val="003D4089"/>
    <w:rsid w:val="003F0EC4"/>
    <w:rsid w:val="003F7398"/>
    <w:rsid w:val="003F7D57"/>
    <w:rsid w:val="00401790"/>
    <w:rsid w:val="004046B9"/>
    <w:rsid w:val="00404CE7"/>
    <w:rsid w:val="00410F46"/>
    <w:rsid w:val="00411F5F"/>
    <w:rsid w:val="00412382"/>
    <w:rsid w:val="004127E7"/>
    <w:rsid w:val="004141C7"/>
    <w:rsid w:val="004144DF"/>
    <w:rsid w:val="00431EC3"/>
    <w:rsid w:val="0044465A"/>
    <w:rsid w:val="00454749"/>
    <w:rsid w:val="00460520"/>
    <w:rsid w:val="00460A42"/>
    <w:rsid w:val="00464822"/>
    <w:rsid w:val="0047015B"/>
    <w:rsid w:val="00473E48"/>
    <w:rsid w:val="00473F24"/>
    <w:rsid w:val="0048102F"/>
    <w:rsid w:val="00483D3B"/>
    <w:rsid w:val="00491C40"/>
    <w:rsid w:val="004A739F"/>
    <w:rsid w:val="004C3352"/>
    <w:rsid w:val="004E55F3"/>
    <w:rsid w:val="004F3A88"/>
    <w:rsid w:val="004F4712"/>
    <w:rsid w:val="005051B9"/>
    <w:rsid w:val="005066B9"/>
    <w:rsid w:val="0051245A"/>
    <w:rsid w:val="005210BA"/>
    <w:rsid w:val="0052152B"/>
    <w:rsid w:val="00533007"/>
    <w:rsid w:val="00535FFB"/>
    <w:rsid w:val="0055195A"/>
    <w:rsid w:val="00552478"/>
    <w:rsid w:val="00556B89"/>
    <w:rsid w:val="00565442"/>
    <w:rsid w:val="00565EA4"/>
    <w:rsid w:val="00573848"/>
    <w:rsid w:val="005861BA"/>
    <w:rsid w:val="00587080"/>
    <w:rsid w:val="0059040C"/>
    <w:rsid w:val="0059437E"/>
    <w:rsid w:val="00596291"/>
    <w:rsid w:val="00596832"/>
    <w:rsid w:val="005A4125"/>
    <w:rsid w:val="005B0648"/>
    <w:rsid w:val="005B2B79"/>
    <w:rsid w:val="005C22E8"/>
    <w:rsid w:val="005C76EE"/>
    <w:rsid w:val="005D0676"/>
    <w:rsid w:val="005E2494"/>
    <w:rsid w:val="005E7681"/>
    <w:rsid w:val="00614396"/>
    <w:rsid w:val="0062102E"/>
    <w:rsid w:val="0062334A"/>
    <w:rsid w:val="00624CCA"/>
    <w:rsid w:val="00643145"/>
    <w:rsid w:val="006517F1"/>
    <w:rsid w:val="006534AE"/>
    <w:rsid w:val="00655A3A"/>
    <w:rsid w:val="00663128"/>
    <w:rsid w:val="006665E1"/>
    <w:rsid w:val="00685DFB"/>
    <w:rsid w:val="00690FAA"/>
    <w:rsid w:val="006A6DA5"/>
    <w:rsid w:val="006A7DF0"/>
    <w:rsid w:val="006B1B16"/>
    <w:rsid w:val="006B5066"/>
    <w:rsid w:val="006B6F13"/>
    <w:rsid w:val="006C18D4"/>
    <w:rsid w:val="006C2F20"/>
    <w:rsid w:val="006C35B9"/>
    <w:rsid w:val="006D4A82"/>
    <w:rsid w:val="006E21ED"/>
    <w:rsid w:val="006E4DEF"/>
    <w:rsid w:val="006F596E"/>
    <w:rsid w:val="0070203A"/>
    <w:rsid w:val="007038E2"/>
    <w:rsid w:val="00733B2B"/>
    <w:rsid w:val="00751526"/>
    <w:rsid w:val="00774D64"/>
    <w:rsid w:val="00777DA8"/>
    <w:rsid w:val="007831F5"/>
    <w:rsid w:val="00784BD5"/>
    <w:rsid w:val="00793D24"/>
    <w:rsid w:val="00795754"/>
    <w:rsid w:val="00796B68"/>
    <w:rsid w:val="007A607F"/>
    <w:rsid w:val="007A7DB7"/>
    <w:rsid w:val="007B7C68"/>
    <w:rsid w:val="007C482A"/>
    <w:rsid w:val="007E1114"/>
    <w:rsid w:val="007E26EA"/>
    <w:rsid w:val="007F3C9E"/>
    <w:rsid w:val="007F5D6D"/>
    <w:rsid w:val="008069D1"/>
    <w:rsid w:val="0081147C"/>
    <w:rsid w:val="008121A3"/>
    <w:rsid w:val="008231E5"/>
    <w:rsid w:val="00832C9D"/>
    <w:rsid w:val="008340B6"/>
    <w:rsid w:val="008340FD"/>
    <w:rsid w:val="00835089"/>
    <w:rsid w:val="008368E0"/>
    <w:rsid w:val="00843A19"/>
    <w:rsid w:val="008565FC"/>
    <w:rsid w:val="00862683"/>
    <w:rsid w:val="00865B22"/>
    <w:rsid w:val="00867260"/>
    <w:rsid w:val="00867487"/>
    <w:rsid w:val="008675CE"/>
    <w:rsid w:val="008764D1"/>
    <w:rsid w:val="0088137B"/>
    <w:rsid w:val="00885681"/>
    <w:rsid w:val="0088583F"/>
    <w:rsid w:val="00886B5F"/>
    <w:rsid w:val="0089561F"/>
    <w:rsid w:val="008A0B6D"/>
    <w:rsid w:val="008B0188"/>
    <w:rsid w:val="008B25A0"/>
    <w:rsid w:val="008B27F9"/>
    <w:rsid w:val="008B3451"/>
    <w:rsid w:val="008C65CB"/>
    <w:rsid w:val="008D41CA"/>
    <w:rsid w:val="008D761D"/>
    <w:rsid w:val="008E3CAF"/>
    <w:rsid w:val="008E6F72"/>
    <w:rsid w:val="009014C3"/>
    <w:rsid w:val="0090548C"/>
    <w:rsid w:val="00915AC9"/>
    <w:rsid w:val="00924D5A"/>
    <w:rsid w:val="00926DE9"/>
    <w:rsid w:val="0093143B"/>
    <w:rsid w:val="00936547"/>
    <w:rsid w:val="00936B42"/>
    <w:rsid w:val="009370DE"/>
    <w:rsid w:val="009376F2"/>
    <w:rsid w:val="009442B4"/>
    <w:rsid w:val="00960D6C"/>
    <w:rsid w:val="00961C83"/>
    <w:rsid w:val="00962842"/>
    <w:rsid w:val="00965A79"/>
    <w:rsid w:val="00967444"/>
    <w:rsid w:val="009756A7"/>
    <w:rsid w:val="0097604F"/>
    <w:rsid w:val="00983990"/>
    <w:rsid w:val="009A77F6"/>
    <w:rsid w:val="009D13F9"/>
    <w:rsid w:val="009D45F8"/>
    <w:rsid w:val="009F0E29"/>
    <w:rsid w:val="009F1968"/>
    <w:rsid w:val="009F1F5F"/>
    <w:rsid w:val="009F3C01"/>
    <w:rsid w:val="009F4143"/>
    <w:rsid w:val="009F5695"/>
    <w:rsid w:val="00A25904"/>
    <w:rsid w:val="00A3024D"/>
    <w:rsid w:val="00A320AF"/>
    <w:rsid w:val="00A3617D"/>
    <w:rsid w:val="00A4370D"/>
    <w:rsid w:val="00A512E8"/>
    <w:rsid w:val="00A51CE2"/>
    <w:rsid w:val="00A51FB8"/>
    <w:rsid w:val="00A6025F"/>
    <w:rsid w:val="00A61002"/>
    <w:rsid w:val="00A70207"/>
    <w:rsid w:val="00A816A9"/>
    <w:rsid w:val="00A903F7"/>
    <w:rsid w:val="00A94E33"/>
    <w:rsid w:val="00A97775"/>
    <w:rsid w:val="00AA22A9"/>
    <w:rsid w:val="00AA4387"/>
    <w:rsid w:val="00AA47F6"/>
    <w:rsid w:val="00AB10F8"/>
    <w:rsid w:val="00AB6C07"/>
    <w:rsid w:val="00AC43AB"/>
    <w:rsid w:val="00AC65F3"/>
    <w:rsid w:val="00AC7C92"/>
    <w:rsid w:val="00AD3FBB"/>
    <w:rsid w:val="00AD545B"/>
    <w:rsid w:val="00AF179C"/>
    <w:rsid w:val="00AF3E0C"/>
    <w:rsid w:val="00AF41E8"/>
    <w:rsid w:val="00AF5AAD"/>
    <w:rsid w:val="00B03B12"/>
    <w:rsid w:val="00B07625"/>
    <w:rsid w:val="00B23321"/>
    <w:rsid w:val="00B24890"/>
    <w:rsid w:val="00B32E97"/>
    <w:rsid w:val="00B37F7F"/>
    <w:rsid w:val="00B4078E"/>
    <w:rsid w:val="00B462C3"/>
    <w:rsid w:val="00B46798"/>
    <w:rsid w:val="00B46B2F"/>
    <w:rsid w:val="00B52ADA"/>
    <w:rsid w:val="00B63914"/>
    <w:rsid w:val="00B63CC6"/>
    <w:rsid w:val="00B66A84"/>
    <w:rsid w:val="00B743BC"/>
    <w:rsid w:val="00B86166"/>
    <w:rsid w:val="00B91E2B"/>
    <w:rsid w:val="00B9573F"/>
    <w:rsid w:val="00B95B07"/>
    <w:rsid w:val="00BB5077"/>
    <w:rsid w:val="00BB5653"/>
    <w:rsid w:val="00BE2938"/>
    <w:rsid w:val="00BE40EC"/>
    <w:rsid w:val="00BF0EFF"/>
    <w:rsid w:val="00C037C6"/>
    <w:rsid w:val="00C04832"/>
    <w:rsid w:val="00C10933"/>
    <w:rsid w:val="00C207E2"/>
    <w:rsid w:val="00C20C4F"/>
    <w:rsid w:val="00C21925"/>
    <w:rsid w:val="00C3497C"/>
    <w:rsid w:val="00C55266"/>
    <w:rsid w:val="00C64DB8"/>
    <w:rsid w:val="00C66391"/>
    <w:rsid w:val="00C769D2"/>
    <w:rsid w:val="00C86BF5"/>
    <w:rsid w:val="00C90831"/>
    <w:rsid w:val="00C91C65"/>
    <w:rsid w:val="00CA5298"/>
    <w:rsid w:val="00CA7C85"/>
    <w:rsid w:val="00CD4932"/>
    <w:rsid w:val="00CD733F"/>
    <w:rsid w:val="00CE5A6C"/>
    <w:rsid w:val="00CF4D60"/>
    <w:rsid w:val="00D0699F"/>
    <w:rsid w:val="00D23C0F"/>
    <w:rsid w:val="00D302D8"/>
    <w:rsid w:val="00D33CE5"/>
    <w:rsid w:val="00D348A8"/>
    <w:rsid w:val="00D37BD6"/>
    <w:rsid w:val="00D41AFB"/>
    <w:rsid w:val="00D544F4"/>
    <w:rsid w:val="00D64581"/>
    <w:rsid w:val="00D71160"/>
    <w:rsid w:val="00D836B2"/>
    <w:rsid w:val="00D92AF4"/>
    <w:rsid w:val="00DB12D9"/>
    <w:rsid w:val="00DC09B0"/>
    <w:rsid w:val="00DC1CED"/>
    <w:rsid w:val="00DC1F78"/>
    <w:rsid w:val="00DD1F91"/>
    <w:rsid w:val="00DD50BF"/>
    <w:rsid w:val="00DE5D74"/>
    <w:rsid w:val="00E06AD8"/>
    <w:rsid w:val="00E072F4"/>
    <w:rsid w:val="00E20CA7"/>
    <w:rsid w:val="00E22776"/>
    <w:rsid w:val="00E24E4A"/>
    <w:rsid w:val="00E304FC"/>
    <w:rsid w:val="00E323DE"/>
    <w:rsid w:val="00E41032"/>
    <w:rsid w:val="00E4251B"/>
    <w:rsid w:val="00E517F8"/>
    <w:rsid w:val="00E55C9F"/>
    <w:rsid w:val="00E6357C"/>
    <w:rsid w:val="00E64264"/>
    <w:rsid w:val="00E673E1"/>
    <w:rsid w:val="00E75C6A"/>
    <w:rsid w:val="00E77B1A"/>
    <w:rsid w:val="00E8183E"/>
    <w:rsid w:val="00E92852"/>
    <w:rsid w:val="00E95275"/>
    <w:rsid w:val="00EA1CE2"/>
    <w:rsid w:val="00EA346C"/>
    <w:rsid w:val="00EA7380"/>
    <w:rsid w:val="00EB0B4A"/>
    <w:rsid w:val="00EB1F7F"/>
    <w:rsid w:val="00EB29B4"/>
    <w:rsid w:val="00EB6DCE"/>
    <w:rsid w:val="00EC2792"/>
    <w:rsid w:val="00EE4873"/>
    <w:rsid w:val="00EE7A93"/>
    <w:rsid w:val="00EF2482"/>
    <w:rsid w:val="00F07BE9"/>
    <w:rsid w:val="00F10B42"/>
    <w:rsid w:val="00F167DC"/>
    <w:rsid w:val="00F16803"/>
    <w:rsid w:val="00F22709"/>
    <w:rsid w:val="00F26126"/>
    <w:rsid w:val="00F26D18"/>
    <w:rsid w:val="00F44BFB"/>
    <w:rsid w:val="00F5416A"/>
    <w:rsid w:val="00F54FD4"/>
    <w:rsid w:val="00F613FC"/>
    <w:rsid w:val="00F64534"/>
    <w:rsid w:val="00F660CB"/>
    <w:rsid w:val="00F66457"/>
    <w:rsid w:val="00F6771E"/>
    <w:rsid w:val="00F7066C"/>
    <w:rsid w:val="00F73BBF"/>
    <w:rsid w:val="00F971EE"/>
    <w:rsid w:val="00FA0B89"/>
    <w:rsid w:val="00FA770E"/>
    <w:rsid w:val="00FB1588"/>
    <w:rsid w:val="00FB1D69"/>
    <w:rsid w:val="00FB5080"/>
    <w:rsid w:val="00FB510E"/>
    <w:rsid w:val="00FC0EA6"/>
    <w:rsid w:val="00FD73DA"/>
    <w:rsid w:val="00FE1D18"/>
    <w:rsid w:val="00FE7307"/>
    <w:rsid w:val="00FF4203"/>
    <w:rsid w:val="00FF5755"/>
    <w:rsid w:val="00FF728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B5E38D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111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7E1114"/>
    <w:pPr>
      <w:jc w:val="center"/>
    </w:pPr>
    <w:rPr>
      <w:rFonts w:ascii="Cambria" w:hAnsi="Cambria"/>
    </w:rPr>
  </w:style>
  <w:style w:type="paragraph" w:customStyle="1" w:styleId="EndNoteBibliography">
    <w:name w:val="EndNote Bibliography"/>
    <w:basedOn w:val="Normal"/>
    <w:rsid w:val="007E1114"/>
    <w:pPr>
      <w:spacing w:line="480" w:lineRule="auto"/>
    </w:pPr>
    <w:rPr>
      <w:rFonts w:ascii="Cambria" w:hAnsi="Cambria"/>
    </w:rPr>
  </w:style>
  <w:style w:type="character" w:styleId="CommentReference">
    <w:name w:val="annotation reference"/>
    <w:basedOn w:val="DefaultParagraphFont"/>
    <w:uiPriority w:val="99"/>
    <w:semiHidden/>
    <w:unhideWhenUsed/>
    <w:rsid w:val="007E1114"/>
    <w:rPr>
      <w:sz w:val="16"/>
      <w:szCs w:val="16"/>
    </w:rPr>
  </w:style>
  <w:style w:type="paragraph" w:styleId="CommentText">
    <w:name w:val="annotation text"/>
    <w:basedOn w:val="Normal"/>
    <w:link w:val="CommentTextChar"/>
    <w:uiPriority w:val="99"/>
    <w:semiHidden/>
    <w:unhideWhenUsed/>
    <w:rsid w:val="007E1114"/>
    <w:rPr>
      <w:sz w:val="20"/>
      <w:szCs w:val="20"/>
    </w:rPr>
  </w:style>
  <w:style w:type="character" w:customStyle="1" w:styleId="CommentTextChar">
    <w:name w:val="Comment Text Char"/>
    <w:basedOn w:val="DefaultParagraphFont"/>
    <w:link w:val="CommentText"/>
    <w:uiPriority w:val="99"/>
    <w:semiHidden/>
    <w:rsid w:val="007E1114"/>
    <w:rPr>
      <w:sz w:val="20"/>
      <w:szCs w:val="20"/>
    </w:rPr>
  </w:style>
  <w:style w:type="paragraph" w:styleId="CommentSubject">
    <w:name w:val="annotation subject"/>
    <w:basedOn w:val="CommentText"/>
    <w:next w:val="CommentText"/>
    <w:link w:val="CommentSubjectChar"/>
    <w:uiPriority w:val="99"/>
    <w:semiHidden/>
    <w:unhideWhenUsed/>
    <w:rsid w:val="007E1114"/>
    <w:rPr>
      <w:b/>
      <w:bCs/>
    </w:rPr>
  </w:style>
  <w:style w:type="character" w:customStyle="1" w:styleId="CommentSubjectChar">
    <w:name w:val="Comment Subject Char"/>
    <w:basedOn w:val="CommentTextChar"/>
    <w:link w:val="CommentSubject"/>
    <w:uiPriority w:val="99"/>
    <w:semiHidden/>
    <w:rsid w:val="007E1114"/>
    <w:rPr>
      <w:b/>
      <w:bCs/>
      <w:sz w:val="20"/>
      <w:szCs w:val="20"/>
    </w:rPr>
  </w:style>
  <w:style w:type="paragraph" w:styleId="BalloonText">
    <w:name w:val="Balloon Text"/>
    <w:basedOn w:val="Normal"/>
    <w:link w:val="BalloonTextChar"/>
    <w:uiPriority w:val="99"/>
    <w:semiHidden/>
    <w:unhideWhenUsed/>
    <w:rsid w:val="007E111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1114"/>
    <w:rPr>
      <w:rFonts w:ascii="Segoe UI" w:hAnsi="Segoe UI" w:cs="Segoe UI"/>
      <w:sz w:val="18"/>
      <w:szCs w:val="18"/>
    </w:rPr>
  </w:style>
  <w:style w:type="character" w:styleId="Hyperlink">
    <w:name w:val="Hyperlink"/>
    <w:basedOn w:val="DefaultParagraphFont"/>
    <w:uiPriority w:val="99"/>
    <w:unhideWhenUsed/>
    <w:rsid w:val="007E1114"/>
    <w:rPr>
      <w:color w:val="0000FF" w:themeColor="hyperlink"/>
      <w:u w:val="single"/>
    </w:rPr>
  </w:style>
  <w:style w:type="paragraph" w:styleId="Revision">
    <w:name w:val="Revision"/>
    <w:hidden/>
    <w:uiPriority w:val="99"/>
    <w:semiHidden/>
    <w:rsid w:val="007E1114"/>
  </w:style>
  <w:style w:type="paragraph" w:styleId="Footer">
    <w:name w:val="footer"/>
    <w:basedOn w:val="Normal"/>
    <w:link w:val="FooterChar"/>
    <w:uiPriority w:val="99"/>
    <w:unhideWhenUsed/>
    <w:rsid w:val="00663128"/>
    <w:pPr>
      <w:tabs>
        <w:tab w:val="center" w:pos="4320"/>
        <w:tab w:val="right" w:pos="8640"/>
      </w:tabs>
    </w:pPr>
  </w:style>
  <w:style w:type="character" w:customStyle="1" w:styleId="FooterChar">
    <w:name w:val="Footer Char"/>
    <w:basedOn w:val="DefaultParagraphFont"/>
    <w:link w:val="Footer"/>
    <w:uiPriority w:val="99"/>
    <w:rsid w:val="00663128"/>
  </w:style>
  <w:style w:type="character" w:styleId="PageNumber">
    <w:name w:val="page number"/>
    <w:basedOn w:val="DefaultParagraphFont"/>
    <w:uiPriority w:val="99"/>
    <w:semiHidden/>
    <w:unhideWhenUsed/>
    <w:rsid w:val="00663128"/>
  </w:style>
  <w:style w:type="paragraph" w:styleId="Header">
    <w:name w:val="header"/>
    <w:basedOn w:val="Normal"/>
    <w:link w:val="HeaderChar"/>
    <w:uiPriority w:val="99"/>
    <w:unhideWhenUsed/>
    <w:rsid w:val="00663128"/>
    <w:pPr>
      <w:tabs>
        <w:tab w:val="center" w:pos="4320"/>
        <w:tab w:val="right" w:pos="8640"/>
      </w:tabs>
    </w:pPr>
  </w:style>
  <w:style w:type="character" w:customStyle="1" w:styleId="HeaderChar">
    <w:name w:val="Header Char"/>
    <w:basedOn w:val="DefaultParagraphFont"/>
    <w:link w:val="Header"/>
    <w:uiPriority w:val="99"/>
    <w:rsid w:val="00663128"/>
  </w:style>
  <w:style w:type="paragraph" w:styleId="ListParagraph">
    <w:name w:val="List Paragraph"/>
    <w:basedOn w:val="Normal"/>
    <w:uiPriority w:val="34"/>
    <w:qFormat/>
    <w:rsid w:val="001F6364"/>
    <w:pPr>
      <w:ind w:left="720"/>
      <w:contextualSpacing/>
    </w:pPr>
  </w:style>
  <w:style w:type="table" w:styleId="LightShading">
    <w:name w:val="Light Shading"/>
    <w:basedOn w:val="TableNormal"/>
    <w:uiPriority w:val="60"/>
    <w:rsid w:val="00DB12D9"/>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111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7E1114"/>
    <w:pPr>
      <w:jc w:val="center"/>
    </w:pPr>
    <w:rPr>
      <w:rFonts w:ascii="Cambria" w:hAnsi="Cambria"/>
    </w:rPr>
  </w:style>
  <w:style w:type="paragraph" w:customStyle="1" w:styleId="EndNoteBibliography">
    <w:name w:val="EndNote Bibliography"/>
    <w:basedOn w:val="Normal"/>
    <w:rsid w:val="007E1114"/>
    <w:pPr>
      <w:spacing w:line="480" w:lineRule="auto"/>
    </w:pPr>
    <w:rPr>
      <w:rFonts w:ascii="Cambria" w:hAnsi="Cambria"/>
    </w:rPr>
  </w:style>
  <w:style w:type="character" w:styleId="CommentReference">
    <w:name w:val="annotation reference"/>
    <w:basedOn w:val="DefaultParagraphFont"/>
    <w:uiPriority w:val="99"/>
    <w:semiHidden/>
    <w:unhideWhenUsed/>
    <w:rsid w:val="007E1114"/>
    <w:rPr>
      <w:sz w:val="16"/>
      <w:szCs w:val="16"/>
    </w:rPr>
  </w:style>
  <w:style w:type="paragraph" w:styleId="CommentText">
    <w:name w:val="annotation text"/>
    <w:basedOn w:val="Normal"/>
    <w:link w:val="CommentTextChar"/>
    <w:uiPriority w:val="99"/>
    <w:semiHidden/>
    <w:unhideWhenUsed/>
    <w:rsid w:val="007E1114"/>
    <w:rPr>
      <w:sz w:val="20"/>
      <w:szCs w:val="20"/>
    </w:rPr>
  </w:style>
  <w:style w:type="character" w:customStyle="1" w:styleId="CommentTextChar">
    <w:name w:val="Comment Text Char"/>
    <w:basedOn w:val="DefaultParagraphFont"/>
    <w:link w:val="CommentText"/>
    <w:uiPriority w:val="99"/>
    <w:semiHidden/>
    <w:rsid w:val="007E1114"/>
    <w:rPr>
      <w:sz w:val="20"/>
      <w:szCs w:val="20"/>
    </w:rPr>
  </w:style>
  <w:style w:type="paragraph" w:styleId="CommentSubject">
    <w:name w:val="annotation subject"/>
    <w:basedOn w:val="CommentText"/>
    <w:next w:val="CommentText"/>
    <w:link w:val="CommentSubjectChar"/>
    <w:uiPriority w:val="99"/>
    <w:semiHidden/>
    <w:unhideWhenUsed/>
    <w:rsid w:val="007E1114"/>
    <w:rPr>
      <w:b/>
      <w:bCs/>
    </w:rPr>
  </w:style>
  <w:style w:type="character" w:customStyle="1" w:styleId="CommentSubjectChar">
    <w:name w:val="Comment Subject Char"/>
    <w:basedOn w:val="CommentTextChar"/>
    <w:link w:val="CommentSubject"/>
    <w:uiPriority w:val="99"/>
    <w:semiHidden/>
    <w:rsid w:val="007E1114"/>
    <w:rPr>
      <w:b/>
      <w:bCs/>
      <w:sz w:val="20"/>
      <w:szCs w:val="20"/>
    </w:rPr>
  </w:style>
  <w:style w:type="paragraph" w:styleId="BalloonText">
    <w:name w:val="Balloon Text"/>
    <w:basedOn w:val="Normal"/>
    <w:link w:val="BalloonTextChar"/>
    <w:uiPriority w:val="99"/>
    <w:semiHidden/>
    <w:unhideWhenUsed/>
    <w:rsid w:val="007E111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1114"/>
    <w:rPr>
      <w:rFonts w:ascii="Segoe UI" w:hAnsi="Segoe UI" w:cs="Segoe UI"/>
      <w:sz w:val="18"/>
      <w:szCs w:val="18"/>
    </w:rPr>
  </w:style>
  <w:style w:type="character" w:styleId="Hyperlink">
    <w:name w:val="Hyperlink"/>
    <w:basedOn w:val="DefaultParagraphFont"/>
    <w:uiPriority w:val="99"/>
    <w:unhideWhenUsed/>
    <w:rsid w:val="007E1114"/>
    <w:rPr>
      <w:color w:val="0000FF" w:themeColor="hyperlink"/>
      <w:u w:val="single"/>
    </w:rPr>
  </w:style>
  <w:style w:type="paragraph" w:styleId="Revision">
    <w:name w:val="Revision"/>
    <w:hidden/>
    <w:uiPriority w:val="99"/>
    <w:semiHidden/>
    <w:rsid w:val="007E1114"/>
  </w:style>
  <w:style w:type="paragraph" w:styleId="Footer">
    <w:name w:val="footer"/>
    <w:basedOn w:val="Normal"/>
    <w:link w:val="FooterChar"/>
    <w:uiPriority w:val="99"/>
    <w:unhideWhenUsed/>
    <w:rsid w:val="00663128"/>
    <w:pPr>
      <w:tabs>
        <w:tab w:val="center" w:pos="4320"/>
        <w:tab w:val="right" w:pos="8640"/>
      </w:tabs>
    </w:pPr>
  </w:style>
  <w:style w:type="character" w:customStyle="1" w:styleId="FooterChar">
    <w:name w:val="Footer Char"/>
    <w:basedOn w:val="DefaultParagraphFont"/>
    <w:link w:val="Footer"/>
    <w:uiPriority w:val="99"/>
    <w:rsid w:val="00663128"/>
  </w:style>
  <w:style w:type="character" w:styleId="PageNumber">
    <w:name w:val="page number"/>
    <w:basedOn w:val="DefaultParagraphFont"/>
    <w:uiPriority w:val="99"/>
    <w:semiHidden/>
    <w:unhideWhenUsed/>
    <w:rsid w:val="00663128"/>
  </w:style>
  <w:style w:type="paragraph" w:styleId="Header">
    <w:name w:val="header"/>
    <w:basedOn w:val="Normal"/>
    <w:link w:val="HeaderChar"/>
    <w:uiPriority w:val="99"/>
    <w:unhideWhenUsed/>
    <w:rsid w:val="00663128"/>
    <w:pPr>
      <w:tabs>
        <w:tab w:val="center" w:pos="4320"/>
        <w:tab w:val="right" w:pos="8640"/>
      </w:tabs>
    </w:pPr>
  </w:style>
  <w:style w:type="character" w:customStyle="1" w:styleId="HeaderChar">
    <w:name w:val="Header Char"/>
    <w:basedOn w:val="DefaultParagraphFont"/>
    <w:link w:val="Header"/>
    <w:uiPriority w:val="99"/>
    <w:rsid w:val="00663128"/>
  </w:style>
  <w:style w:type="paragraph" w:styleId="ListParagraph">
    <w:name w:val="List Paragraph"/>
    <w:basedOn w:val="Normal"/>
    <w:uiPriority w:val="34"/>
    <w:qFormat/>
    <w:rsid w:val="001F6364"/>
    <w:pPr>
      <w:ind w:left="720"/>
      <w:contextualSpacing/>
    </w:pPr>
  </w:style>
  <w:style w:type="table" w:styleId="LightShading">
    <w:name w:val="Light Shading"/>
    <w:basedOn w:val="TableNormal"/>
    <w:uiPriority w:val="60"/>
    <w:rsid w:val="00DB12D9"/>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20" Type="http://schemas.microsoft.com/office/2016/09/relationships/commentsIds" Target="commentsIds.xml"/><Relationship Id="rId21" Type="http://schemas.microsoft.com/office/2011/relationships/commentsExtended" Target="commentsExtended.xml"/><Relationship Id="rId22" Type="http://schemas.microsoft.com/office/2011/relationships/people" Target="people.xml"/><Relationship Id="rId10" Type="http://schemas.openxmlformats.org/officeDocument/2006/relationships/footnotes" Target="footnotes.xml"/><Relationship Id="rId11" Type="http://schemas.openxmlformats.org/officeDocument/2006/relationships/endnotes" Target="endnotes.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hyperlink" Target="http://picsl.upenn.edu/software/ants" TargetMode="External"/><Relationship Id="rId15" Type="http://schemas.openxmlformats.org/officeDocument/2006/relationships/hyperlink" Target="http://www.brain-development.org" TargetMode="External"/><Relationship Id="rId16" Type="http://schemas.openxmlformats.org/officeDocument/2006/relationships/hyperlink" Target="http://www.fil.ion.ucl.ac.uk/spm/" TargetMode="Externa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microsoft.com/office/2007/relationships/stylesWithEffects" Target="stylesWithEffects.xml"/><Relationship Id="rId8" Type="http://schemas.openxmlformats.org/officeDocument/2006/relationships/settings" Target="settings.xml"/><Relationship Id="rId9"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MLA.XSL" StyleName="MLA"/>
</file>

<file path=customXml/item2.xml><?xml version="1.0" encoding="utf-8"?>
<b:Sources xmlns:b="http://schemas.openxmlformats.org/officeDocument/2006/bibliography" xmlns="http://schemas.openxmlformats.org/officeDocument/2006/bibliography" SelectedStyle="/MLA.XSL" StyleName="MLA"/>
</file>

<file path=customXml/item3.xml><?xml version="1.0" encoding="utf-8"?>
<b:Sources xmlns:b="http://schemas.openxmlformats.org/officeDocument/2006/bibliography" xmlns="http://schemas.openxmlformats.org/officeDocument/2006/bibliography" SelectedStyle="/MLA.XSL" StyleName="MLA"/>
</file>

<file path=customXml/item4.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8E0FC662-2266-AD4B-84FF-961F04AAA153}">
  <ds:schemaRefs>
    <ds:schemaRef ds:uri="http://schemas.openxmlformats.org/officeDocument/2006/bibliography"/>
  </ds:schemaRefs>
</ds:datastoreItem>
</file>

<file path=customXml/itemProps2.xml><?xml version="1.0" encoding="utf-8"?>
<ds:datastoreItem xmlns:ds="http://schemas.openxmlformats.org/officeDocument/2006/customXml" ds:itemID="{41B6F950-7AAE-BE47-8A86-B2FC546417AE}">
  <ds:schemaRefs>
    <ds:schemaRef ds:uri="http://schemas.openxmlformats.org/officeDocument/2006/bibliography"/>
  </ds:schemaRefs>
</ds:datastoreItem>
</file>

<file path=customXml/itemProps3.xml><?xml version="1.0" encoding="utf-8"?>
<ds:datastoreItem xmlns:ds="http://schemas.openxmlformats.org/officeDocument/2006/customXml" ds:itemID="{C3710093-7827-7C4F-8B78-FA0446848B72}">
  <ds:schemaRefs>
    <ds:schemaRef ds:uri="http://schemas.openxmlformats.org/officeDocument/2006/bibliography"/>
  </ds:schemaRefs>
</ds:datastoreItem>
</file>

<file path=customXml/itemProps4.xml><?xml version="1.0" encoding="utf-8"?>
<ds:datastoreItem xmlns:ds="http://schemas.openxmlformats.org/officeDocument/2006/customXml" ds:itemID="{C3FE87B7-D1A3-C745-B780-CE5541740E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8</TotalTime>
  <Pages>30</Pages>
  <Words>8467</Words>
  <Characters>48262</Characters>
  <Application>Microsoft Macintosh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Cambridge University Hopsital</Company>
  <LinksUpToDate>false</LinksUpToDate>
  <CharactersWithSpaces>566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sim Sh Bahaei</dc:creator>
  <cp:keywords/>
  <dc:description/>
  <cp:lastModifiedBy>Nasim Sh Bahaei</cp:lastModifiedBy>
  <cp:revision>11</cp:revision>
  <dcterms:created xsi:type="dcterms:W3CDTF">2018-12-13T23:08:00Z</dcterms:created>
  <dcterms:modified xsi:type="dcterms:W3CDTF">2019-04-01T19:29:00Z</dcterms:modified>
</cp:coreProperties>
</file>